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E63C2E">
        <w:rPr>
          <w:rFonts w:ascii="Times New Roman" w:hAnsi="Times New Roman" w:cs="Times New Roman"/>
          <w:b/>
          <w:bCs/>
          <w:highlight w:val="yellow"/>
          <w:rPrChange w:id="0" w:author="Molly C. MULCAHY" w:date="2023-06-01T10:38:00Z">
            <w:rPr>
              <w:rFonts w:ascii="Times New Roman" w:hAnsi="Times New Roman" w:cs="Times New Roman"/>
              <w:b/>
              <w:bCs/>
            </w:rPr>
          </w:rPrChange>
        </w:rPr>
        <w:t xml:space="preserve">Word Count: </w:t>
      </w:r>
      <w:r w:rsidRPr="00E63C2E">
        <w:rPr>
          <w:rFonts w:ascii="Times New Roman" w:hAnsi="Times New Roman" w:cs="Times New Roman"/>
          <w:highlight w:val="yellow"/>
          <w:rPrChange w:id="1" w:author="Molly C. MULCAHY" w:date="2023-06-01T10:38:00Z">
            <w:rPr>
              <w:rFonts w:ascii="Times New Roman" w:hAnsi="Times New Roman" w:cs="Times New Roman"/>
            </w:rPr>
          </w:rPrChange>
        </w:rPr>
        <w:t>3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ins w:id="2" w:author="Molly C. MULCAHY" w:date="2023-06-05T10:23:00Z">
        <w:r w:rsidR="00E5196D">
          <w:t>. A preprint describing this work was pre</w:t>
        </w:r>
      </w:ins>
      <w:ins w:id="3" w:author="Molly C. MULCAHY" w:date="2023-06-05T10:24:00Z">
        <w:r w:rsidR="00E5196D">
          <w:t>viously published</w:t>
        </w:r>
      </w:ins>
      <w:ins w:id="4" w:author="Molly C. MULCAHY" w:date="2023-06-05T10:25:00Z">
        <w:r w:rsidR="00E5196D">
          <w:t xml:space="preserve"> </w:t>
        </w:r>
      </w:ins>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ins w:id="5" w:author="Molly C. MULCAHY" w:date="2023-06-05T10:24:00Z">
        <w:r w:rsidR="00E5196D">
          <w:t xml:space="preserve">. </w:t>
        </w:r>
      </w:ins>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31FE4B46"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6"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ins w:id="7" w:author="Mulcahy, Molly" w:date="2023-04-10T09:50:00Z">
        <w:r w:rsidR="000047DF">
          <w:rPr>
            <w:rFonts w:ascii="Times New Roman" w:hAnsi="Times New Roman" w:cs="Times New Roman"/>
          </w:rPr>
          <w:t>body composition and glycemic health</w:t>
        </w:r>
      </w:ins>
      <w:del w:id="8"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ins w:id="9" w:author="Mulcahy, Molly" w:date="2023-04-10T09:50:00Z">
        <w:r w:rsidR="000047DF">
          <w:rPr>
            <w:rFonts w:ascii="Times New Roman" w:hAnsi="Times New Roman" w:cs="Times New Roman"/>
          </w:rPr>
          <w:t>i</w:t>
        </w:r>
      </w:ins>
      <w:ins w:id="10" w:author="Mulcahy, Molly" w:date="2023-04-10T09:49:00Z">
        <w:r w:rsidR="000047DF">
          <w:rPr>
            <w:rFonts w:ascii="Times New Roman" w:hAnsi="Times New Roman" w:cs="Times New Roman"/>
          </w:rPr>
          <w:t>n</w:t>
        </w:r>
      </w:ins>
      <w:r w:rsidR="003678F1" w:rsidRPr="00E62980">
        <w:rPr>
          <w:rFonts w:ascii="Times New Roman" w:hAnsi="Times New Roman" w:cs="Times New Roman"/>
        </w:rPr>
        <w:t xml:space="preserve"> male and female offspring</w:t>
      </w:r>
      <w:ins w:id="11"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2"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3"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4" w:author="Mulcahy, Molly" w:date="2023-04-10T09:42:00Z">
        <w:r w:rsidR="00180465">
          <w:rPr>
            <w:rFonts w:ascii="Times New Roman" w:hAnsi="Times New Roman" w:cs="Times New Roman"/>
          </w:rPr>
          <w:t xml:space="preserve">However, </w:t>
        </w:r>
      </w:ins>
      <w:ins w:id="15" w:author="Mulcahy, Molly" w:date="2023-04-10T09:43:00Z">
        <w:r w:rsidR="00180465">
          <w:rPr>
            <w:rFonts w:ascii="Times New Roman" w:hAnsi="Times New Roman" w:cs="Times New Roman"/>
          </w:rPr>
          <w:t>a</w:t>
        </w:r>
      </w:ins>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ins w:id="17" w:author="Molly C. MULCAHY" w:date="2023-04-25T16:14:00Z">
        <w:r>
          <w:rPr>
            <w:rFonts w:ascii="Times New Roman" w:hAnsi="Times New Roman" w:cs="Times New Roman"/>
            <w:highlight w:val="yellow"/>
          </w:rPr>
          <w:t>Behaviors that impact circadian rhythms</w:t>
        </w:r>
      </w:ins>
      <w:ins w:id="18" w:author="Molly C. MULCAHY" w:date="2023-04-25T16:13:00Z">
        <w:r>
          <w:rPr>
            <w:rFonts w:ascii="Times New Roman" w:hAnsi="Times New Roman" w:cs="Times New Roman"/>
            <w:highlight w:val="yellow"/>
          </w:rPr>
          <w:t xml:space="preserve">, such as sleep, light exposure, and shift work have </w:t>
        </w:r>
      </w:ins>
      <w:ins w:id="19" w:author="Molly C. MULCAHY" w:date="2023-04-25T16:14:00Z">
        <w:r w:rsidR="000941AF">
          <w:rPr>
            <w:rFonts w:ascii="Times New Roman" w:hAnsi="Times New Roman" w:cs="Times New Roman"/>
            <w:highlight w:val="yellow"/>
          </w:rPr>
          <w:t>long been associated with</w:t>
        </w:r>
      </w:ins>
      <w:ins w:id="20" w:author="Molly C. MULCAHY" w:date="2023-04-25T16:13:00Z">
        <w:r>
          <w:rPr>
            <w:rFonts w:ascii="Times New Roman" w:hAnsi="Times New Roman" w:cs="Times New Roman"/>
            <w:highlight w:val="yellow"/>
          </w:rPr>
          <w:t xml:space="preserve"> </w:t>
        </w:r>
      </w:ins>
      <w:ins w:id="21" w:author="Molly C. MULCAHY" w:date="2023-05-01T16:07:00Z">
        <w:r w:rsidR="00081D62">
          <w:rPr>
            <w:rFonts w:ascii="Times New Roman" w:hAnsi="Times New Roman" w:cs="Times New Roman"/>
            <w:highlight w:val="yellow"/>
          </w:rPr>
          <w:t xml:space="preserve">human </w:t>
        </w:r>
      </w:ins>
      <w:ins w:id="22" w:author="Molly C. MULCAHY" w:date="2023-04-25T16:13:00Z">
        <w:r>
          <w:rPr>
            <w:rFonts w:ascii="Times New Roman" w:hAnsi="Times New Roman" w:cs="Times New Roman"/>
            <w:highlight w:val="yellow"/>
          </w:rPr>
          <w:t>health</w:t>
        </w:r>
      </w:ins>
      <w:ins w:id="23" w:author="Molly C. MULCAHY" w:date="2023-04-25T16:14:00Z">
        <w:r w:rsidR="000941AF">
          <w:rPr>
            <w:rFonts w:ascii="Times New Roman" w:hAnsi="Times New Roman" w:cs="Times New Roman"/>
            <w:highlight w:val="yellow"/>
          </w:rPr>
          <w:t xml:space="preserve">. </w:t>
        </w:r>
      </w:ins>
      <w:ins w:id="24" w:author="Molly C. MULCAHY" w:date="2023-04-18T10:38:00Z">
        <w:r w:rsidR="00C05598">
          <w:rPr>
            <w:rFonts w:ascii="Times New Roman" w:hAnsi="Times New Roman" w:cs="Times New Roman"/>
            <w:highlight w:val="yellow"/>
          </w:rPr>
          <w:t>The circadian</w:t>
        </w:r>
      </w:ins>
      <w:ins w:id="25" w:author="Molly C. MULCAHY" w:date="2023-04-18T10:33:00Z">
        <w:r w:rsidR="00F2672A">
          <w:rPr>
            <w:rFonts w:ascii="Times New Roman" w:hAnsi="Times New Roman" w:cs="Times New Roman"/>
            <w:highlight w:val="yellow"/>
          </w:rPr>
          <w:t xml:space="preserve"> rhythm follows a</w:t>
        </w:r>
      </w:ins>
      <w:ins w:id="26" w:author="Molly C. MULCAHY" w:date="2023-04-18T10:29:00Z">
        <w:r w:rsidR="00F2672A">
          <w:rPr>
            <w:rFonts w:ascii="Times New Roman" w:hAnsi="Times New Roman" w:cs="Times New Roman"/>
            <w:highlight w:val="yellow"/>
          </w:rPr>
          <w:t xml:space="preserve"> 24-hour</w:t>
        </w:r>
      </w:ins>
      <w:ins w:id="27" w:author="Molly C. MULCAHY" w:date="2023-04-18T10:33:00Z">
        <w:r w:rsidR="00F2672A">
          <w:rPr>
            <w:rFonts w:ascii="Times New Roman" w:hAnsi="Times New Roman" w:cs="Times New Roman"/>
            <w:highlight w:val="yellow"/>
          </w:rPr>
          <w:t xml:space="preserve"> cycle</w:t>
        </w:r>
      </w:ins>
      <w:ins w:id="28" w:author="Molly C. MULCAHY" w:date="2023-04-18T10:38:00Z">
        <w:r w:rsidR="00C05598">
          <w:rPr>
            <w:rFonts w:ascii="Times New Roman" w:hAnsi="Times New Roman" w:cs="Times New Roman"/>
            <w:highlight w:val="yellow"/>
          </w:rPr>
          <w:t xml:space="preserve"> which </w:t>
        </w:r>
      </w:ins>
      <w:ins w:id="29" w:author="Molly C. MULCAHY" w:date="2023-04-25T16:17:00Z">
        <w:r w:rsidR="005261E1">
          <w:rPr>
            <w:rFonts w:ascii="Times New Roman" w:hAnsi="Times New Roman" w:cs="Times New Roman"/>
            <w:highlight w:val="yellow"/>
          </w:rPr>
          <w:t xml:space="preserve">is </w:t>
        </w:r>
      </w:ins>
      <w:ins w:id="30" w:author="Molly C. MULCAHY" w:date="2023-04-18T10:38:00Z">
        <w:r w:rsidR="00C05598">
          <w:rPr>
            <w:rFonts w:ascii="Times New Roman" w:hAnsi="Times New Roman" w:cs="Times New Roman"/>
            <w:highlight w:val="yellow"/>
          </w:rPr>
          <w:t>governed a</w:t>
        </w:r>
      </w:ins>
      <w:ins w:id="31" w:author="Molly C. MULCAHY" w:date="2023-04-18T10:33:00Z">
        <w:r w:rsidR="00F2672A">
          <w:rPr>
            <w:rFonts w:ascii="Times New Roman" w:hAnsi="Times New Roman" w:cs="Times New Roman"/>
            <w:highlight w:val="yellow"/>
          </w:rPr>
          <w:t>t the cellular level</w:t>
        </w:r>
      </w:ins>
      <w:ins w:id="32" w:author="Molly C. MULCAHY" w:date="2023-04-18T10:38:00Z">
        <w:r w:rsidR="00C05598">
          <w:rPr>
            <w:rFonts w:ascii="Times New Roman" w:hAnsi="Times New Roman" w:cs="Times New Roman"/>
            <w:highlight w:val="yellow"/>
          </w:rPr>
          <w:t xml:space="preserve"> </w:t>
        </w:r>
      </w:ins>
      <w:r w:rsidR="0058073A">
        <w:rPr>
          <w:rFonts w:ascii="Times New Roman" w:hAnsi="Times New Roman" w:cs="Times New Roman"/>
        </w:rPr>
        <w:t xml:space="preserve">by a </w:t>
      </w:r>
      <w:ins w:id="33" w:author="Molly C. MULCAHY" w:date="2023-04-18T10:42:00Z">
        <w:r w:rsidR="00C05598">
          <w:rPr>
            <w:rFonts w:ascii="Times New Roman" w:hAnsi="Times New Roman" w:cs="Times New Roman"/>
          </w:rPr>
          <w:t xml:space="preserve">transcription factor </w:t>
        </w:r>
      </w:ins>
      <w:ins w:id="34" w:author="Molly C. MULCAHY" w:date="2023-04-18T10:34:00Z">
        <w:r w:rsidR="00F2672A">
          <w:rPr>
            <w:rFonts w:ascii="Times New Roman" w:hAnsi="Times New Roman" w:cs="Times New Roman"/>
          </w:rPr>
          <w:t xml:space="preserve">system </w:t>
        </w:r>
      </w:ins>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ins w:id="35" w:author="Molly C. MULCAHY" w:date="2023-04-25T16:18:00Z">
        <w:r w:rsidR="005261E1">
          <w:rPr>
            <w:rFonts w:ascii="Times New Roman" w:hAnsi="Times New Roman" w:cs="Times New Roman"/>
          </w:rPr>
          <w:t>can be entrained</w:t>
        </w:r>
      </w:ins>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ins w:id="36" w:author="Molly C. MULCAHY" w:date="2023-04-18T10:43:00Z">
        <w:r w:rsidR="00C05598">
          <w:rPr>
            <w:rFonts w:ascii="Times New Roman" w:hAnsi="Times New Roman" w:cs="Times New Roman"/>
          </w:rPr>
          <w:t xml:space="preserve"> to many </w:t>
        </w:r>
      </w:ins>
      <w:ins w:id="37" w:author="Molly C. MULCAHY" w:date="2023-04-18T10:44:00Z">
        <w:r w:rsidR="00C05598">
          <w:rPr>
            <w:rFonts w:ascii="Times New Roman" w:hAnsi="Times New Roman" w:cs="Times New Roman"/>
          </w:rPr>
          <w:t>physiological</w:t>
        </w:r>
      </w:ins>
      <w:ins w:id="38" w:author="Molly C. MULCAHY" w:date="2023-04-18T10:43:00Z">
        <w:r w:rsidR="00C05598">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ins w:id="39" w:author="Molly C. MULCAHY" w:date="2023-04-25T16:19:00Z">
        <w:r w:rsidR="00956EE1">
          <w:rPr>
            <w:rFonts w:ascii="Times New Roman" w:hAnsi="Times New Roman" w:cs="Times New Roman"/>
          </w:rPr>
          <w:t>Recently, food intake ha</w:t>
        </w:r>
      </w:ins>
      <w:ins w:id="40" w:author="Molly C. MULCAHY" w:date="2023-05-01T16:08:00Z">
        <w:r w:rsidR="00081D62">
          <w:rPr>
            <w:rFonts w:ascii="Times New Roman" w:hAnsi="Times New Roman" w:cs="Times New Roman"/>
          </w:rPr>
          <w:t>s</w:t>
        </w:r>
      </w:ins>
      <w:ins w:id="41" w:author="Molly C. MULCAHY" w:date="2023-04-25T16:19:00Z">
        <w:r w:rsidR="00956EE1">
          <w:rPr>
            <w:rFonts w:ascii="Times New Roman" w:hAnsi="Times New Roman" w:cs="Times New Roman"/>
          </w:rPr>
          <w:t xml:space="preserve"> been found to impact the oscillations of circadian rhythm</w:t>
        </w:r>
      </w:ins>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ins w:id="42" w:author="Molly C. MULCAHY" w:date="2023-04-25T16:20:00Z">
        <w:r>
          <w:rPr>
            <w:rFonts w:ascii="Times New Roman" w:hAnsi="Times New Roman" w:cs="Times New Roman"/>
          </w:rPr>
          <w:t>Recent evidence demonstrates the timing</w:t>
        </w:r>
      </w:ins>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ins w:id="43" w:author="Molly C. MULCAHY" w:date="2023-04-18T10:51:00Z">
        <w:r w:rsidR="006E2229">
          <w:rPr>
            <w:rFonts w:ascii="Times New Roman" w:hAnsi="Times New Roman" w:cs="Times New Roman"/>
          </w:rPr>
          <w:t xml:space="preserve"> </w:t>
        </w:r>
      </w:ins>
      <w:commentRangeStart w:id="44"/>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ins w:id="45"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46"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commentRangeEnd w:id="44"/>
      <w:r>
        <w:rPr>
          <w:rStyle w:val="CommentReference"/>
        </w:rPr>
        <w:commentReference w:id="44"/>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064E15DA" w:rsidR="00A74266" w:rsidRPr="00E62980" w:rsidRDefault="00A74266" w:rsidP="00A74266">
      <w:pPr>
        <w:spacing w:line="480" w:lineRule="auto"/>
        <w:ind w:firstLine="720"/>
        <w:rPr>
          <w:ins w:id="47" w:author="Molly C. MULCAHY" w:date="2023-04-25T16:21:00Z"/>
          <w:rFonts w:ascii="Times New Roman" w:hAnsi="Times New Roman" w:cs="Times New Roman"/>
        </w:rPr>
      </w:pPr>
      <w:ins w:id="48" w:author="Molly C. MULCAHY" w:date="2023-04-25T16:21:00Z">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ins w:id="49" w:author="Molly C. MULCAHY" w:date="2023-04-25T16:21:00Z">
        <w:r>
          <w:rPr>
            <w:rFonts w:ascii="Times New Roman" w:hAnsi="Times New Roman" w:cs="Times New Roman"/>
          </w:rPr>
          <w:fldChar w:fldCharType="separate"/>
        </w:r>
      </w:ins>
      <w:r w:rsidR="000E1D7F" w:rsidRPr="000E1D7F">
        <w:rPr>
          <w:rFonts w:ascii="Times New Roman" w:hAnsi="Times New Roman" w:cs="Times New Roman"/>
        </w:rPr>
        <w:t>(16)</w:t>
      </w:r>
      <w:ins w:id="50" w:author="Molly C. MULCAHY" w:date="2023-04-25T16:21:00Z">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ins w:id="51" w:author="Molly C. MULCAHY" w:date="2023-04-25T16:21:00Z">
        <w:r>
          <w:rPr>
            <w:rFonts w:ascii="Times New Roman" w:hAnsi="Times New Roman" w:cs="Times New Roman"/>
          </w:rPr>
          <w:fldChar w:fldCharType="separate"/>
        </w:r>
      </w:ins>
      <w:r w:rsidR="000E1D7F" w:rsidRPr="000E1D7F">
        <w:rPr>
          <w:rFonts w:ascii="Times New Roman" w:hAnsi="Times New Roman" w:cs="Times New Roman"/>
        </w:rPr>
        <w:t>(17)</w:t>
      </w:r>
      <w:ins w:id="52" w:author="Molly C. MULCAHY" w:date="2023-04-25T16:21:00Z">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ins>
      <w:r w:rsidR="00C67A7C">
        <w:rPr>
          <w:rFonts w:ascii="Times New Roman" w:hAnsi="Times New Roman" w:cs="Times New Roman"/>
        </w:rPr>
        <w:t xml:space="preserve"> no</w:t>
      </w:r>
      <w:ins w:id="53" w:author="Molly C. MULCAHY" w:date="2023-04-25T16:21:00Z">
        <w:r>
          <w:rPr>
            <w:rFonts w:ascii="Times New Roman" w:hAnsi="Times New Roman" w:cs="Times New Roman"/>
          </w:rPr>
          <w:t xml:space="preserve">t been investigated in pregnant populations. </w:t>
        </w:r>
      </w:ins>
    </w:p>
    <w:p w14:paraId="48ECB56C" w14:textId="77777777" w:rsidR="00A74266" w:rsidRDefault="00A74266" w:rsidP="003B7482">
      <w:pPr>
        <w:spacing w:line="480" w:lineRule="auto"/>
        <w:ind w:firstLine="720"/>
        <w:rPr>
          <w:ins w:id="54" w:author="Molly C. MULCAHY" w:date="2023-04-25T16:21:00Z"/>
          <w:rFonts w:ascii="Times New Roman" w:hAnsi="Times New Roman" w:cs="Times New Roman"/>
        </w:rPr>
      </w:pP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ins w:id="55"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ins w:id="56" w:author="Mulcahy, Molly" w:date="2023-04-10T10:59:00Z">
        <w:r w:rsidR="00D17274">
          <w:rPr>
            <w:rFonts w:ascii="Times New Roman" w:hAnsi="Times New Roman" w:cs="Times New Roman"/>
          </w:rPr>
          <w:t>only assessed</w:t>
        </w:r>
      </w:ins>
      <w:ins w:id="57" w:author="Mulcahy, Molly" w:date="2023-04-10T10:33:00Z">
        <w:r w:rsidR="00A963CD">
          <w:rPr>
            <w:rFonts w:ascii="Times New Roman" w:hAnsi="Times New Roman" w:cs="Times New Roman"/>
          </w:rPr>
          <w:t xml:space="preserve"> offspring body composition </w:t>
        </w:r>
      </w:ins>
      <w:ins w:id="58" w:author="Mulcahy, Molly" w:date="2023-04-10T10:59:00Z">
        <w:r w:rsidR="00D17274">
          <w:rPr>
            <w:rFonts w:ascii="Times New Roman" w:hAnsi="Times New Roman" w:cs="Times New Roman"/>
          </w:rPr>
          <w:t>at birth and once during adulthood. It also di</w:t>
        </w:r>
      </w:ins>
      <w:ins w:id="59" w:author="Mulcahy, Molly" w:date="2023-04-10T11:00:00Z">
        <w:r w:rsidR="00D17274">
          <w:rPr>
            <w:rFonts w:ascii="Times New Roman" w:hAnsi="Times New Roman" w:cs="Times New Roman"/>
          </w:rPr>
          <w:t>d not evaluate</w:t>
        </w:r>
      </w:ins>
      <w:ins w:id="60" w:author="Mulcahy, Molly" w:date="2023-04-10T10:33:00Z">
        <w:r w:rsidR="00A963CD">
          <w:rPr>
            <w:rFonts w:ascii="Times New Roman" w:hAnsi="Times New Roman" w:cs="Times New Roman"/>
          </w:rPr>
          <w:t xml:space="preserve"> glycemic health until late adulthood,</w:t>
        </w:r>
      </w:ins>
      <w:ins w:id="61" w:author="Mulcahy, Molly" w:date="2023-04-10T10:34:00Z">
        <w:r w:rsidR="00A963CD">
          <w:rPr>
            <w:rFonts w:ascii="Times New Roman" w:hAnsi="Times New Roman" w:cs="Times New Roman"/>
          </w:rPr>
          <w:t xml:space="preserve"> leaving the developmental trajectory of gestational-eTRF exposed offspring unexamined. </w:t>
        </w:r>
      </w:ins>
    </w:p>
    <w:p w14:paraId="4F625DA6" w14:textId="68F2FBA2"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m0ta1m75e","properties":{"formattedCitation":"(21\\uc0\\u8211{}24)","plainCitation":"(21–24)","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24)</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v8pf8rdc","properties":{"formattedCitation":"(25\\uc0\\u8211{}27)","plainCitation":"(25–27)","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5–27)</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62"/>
      <w:r w:rsidRPr="00E62980">
        <w:rPr>
          <w:rFonts w:ascii="Times New Roman" w:hAnsi="Times New Roman" w:cs="Times New Roman"/>
        </w:rPr>
        <w:t>The</w:t>
      </w:r>
      <w:ins w:id="63" w:author="Mulcahy, Molly" w:date="2023-04-10T10:01:00Z">
        <w:r w:rsidR="000F5C24">
          <w:rPr>
            <w:rFonts w:ascii="Times New Roman" w:hAnsi="Times New Roman" w:cs="Times New Roman"/>
          </w:rPr>
          <w:t xml:space="preserve"> duration and timinig of feeding windows for</w:t>
        </w:r>
      </w:ins>
      <w:r w:rsidRPr="00E62980">
        <w:rPr>
          <w:rFonts w:ascii="Times New Roman" w:hAnsi="Times New Roman" w:cs="Times New Roman"/>
        </w:rPr>
        <w:t xml:space="preserve"> TR</w:t>
      </w:r>
      <w:ins w:id="64" w:author="Mulcahy, Molly" w:date="2023-04-10T10:01:00Z">
        <w:r w:rsidR="000F5C24">
          <w:rPr>
            <w:rFonts w:ascii="Times New Roman" w:hAnsi="Times New Roman" w:cs="Times New Roman"/>
          </w:rPr>
          <w:t>F</w:t>
        </w:r>
      </w:ins>
      <w:r w:rsidRPr="00E62980">
        <w:rPr>
          <w:rFonts w:ascii="Times New Roman" w:hAnsi="Times New Roman" w:cs="Times New Roman"/>
        </w:rPr>
        <w:t xml:space="preserve"> employed in human </w:t>
      </w:r>
      <w:r w:rsidR="00C67A7C">
        <w:rPr>
          <w:rFonts w:ascii="Times New Roman" w:hAnsi="Times New Roman" w:cs="Times New Roman"/>
        </w:rPr>
        <w:t>can</w:t>
      </w:r>
      <w:ins w:id="65" w:author="Mulcahy, Molly" w:date="2023-04-10T10:02:00Z">
        <w:r w:rsidR="000F5C24">
          <w:rPr>
            <w:rFonts w:ascii="Times New Roman" w:hAnsi="Times New Roman" w:cs="Times New Roman"/>
          </w:rPr>
          <w:t xml:space="preserve"> vary.</w:t>
        </w:r>
      </w:ins>
      <w:r w:rsidR="00C67A7C">
        <w:rPr>
          <w:rFonts w:ascii="Times New Roman" w:hAnsi="Times New Roman" w:cs="Times New Roman"/>
        </w:rPr>
        <w:t xml:space="preserve"> </w:t>
      </w:r>
      <w:ins w:id="66"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67" w:author="Mulcahy, Molly" w:date="2023-04-10T10:02:00Z">
        <w:r w:rsidR="000F5C24">
          <w:rPr>
            <w:rFonts w:ascii="Times New Roman" w:hAnsi="Times New Roman" w:cs="Times New Roman"/>
          </w:rPr>
          <w:t>o</w:t>
        </w:r>
      </w:ins>
      <w:del w:id="68"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69"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r w:rsidR="00991408" w:rsidRPr="00E62980">
        <w:rPr>
          <w:rFonts w:ascii="Times New Roman" w:hAnsi="Times New Roman" w:cs="Times New Roman"/>
        </w:rPr>
        <w:t>4</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ins w:id="70" w:author="Mulcahy, Molly" w:date="2023-04-10T10:06:00Z">
        <w:r w:rsidR="000F5C24">
          <w:rPr>
            <w:rFonts w:ascii="Times New Roman" w:hAnsi="Times New Roman" w:cs="Times New Roman"/>
          </w:rPr>
          <w:t xml:space="preserve"> and </w:t>
        </w:r>
      </w:ins>
      <w:del w:id="71"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ins w:id="72" w:author="Mulcahy, Molly" w:date="2023-04-10T10:06:00Z">
        <w:r w:rsidR="000F5C24">
          <w:rPr>
            <w:rFonts w:ascii="Times New Roman" w:hAnsi="Times New Roman" w:cs="Times New Roman"/>
          </w:rPr>
          <w:t>the</w:t>
        </w:r>
      </w:ins>
      <w:r w:rsidR="00C67A7C">
        <w:rPr>
          <w:rFonts w:ascii="Times New Roman" w:hAnsi="Times New Roman" w:cs="Times New Roman"/>
        </w:rPr>
        <w:t xml:space="preserve"> </w:t>
      </w:r>
      <w:r w:rsidRPr="00E62980">
        <w:rPr>
          <w:rFonts w:ascii="Times New Roman" w:hAnsi="Times New Roman" w:cs="Times New Roman"/>
        </w:rPr>
        <w:t xml:space="preserve">feeding window </w:t>
      </w:r>
      <w:ins w:id="73" w:author="Mulcahy, Molly" w:date="2023-04-10T10:06:00Z">
        <w:r w:rsidR="000F5C24">
          <w:rPr>
            <w:rFonts w:ascii="Times New Roman" w:hAnsi="Times New Roman" w:cs="Times New Roman"/>
          </w:rPr>
          <w:t xml:space="preserve">can be </w:t>
        </w:r>
      </w:ins>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ins w:id="74" w:author="Mulcahy, Molly" w:date="2023-04-10T10:09:00Z">
        <w:r w:rsidR="00511941">
          <w:rPr>
            <w:rFonts w:ascii="Times New Roman" w:hAnsi="Times New Roman" w:cs="Times New Roman"/>
          </w:rPr>
          <w:t xml:space="preserve"> in the day</w:t>
        </w:r>
      </w:ins>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ins w:id="75" w:author="Mulcahy, Molly" w:date="2023-04-10T10:16:00Z">
        <w:r w:rsidR="00511941">
          <w:rPr>
            <w:rFonts w:ascii="Times New Roman" w:hAnsi="Times New Roman" w:cs="Times New Roman"/>
          </w:rPr>
          <w:t>unrestrained caloric intake</w:t>
        </w:r>
      </w:ins>
      <w:ins w:id="76" w:author="Mulcahy, Molly" w:date="2023-04-10T10:17:00Z">
        <w:r w:rsidR="00511941">
          <w:rPr>
            <w:rFonts w:ascii="Times New Roman" w:hAnsi="Times New Roman" w:cs="Times New Roman"/>
          </w:rPr>
          <w:t xml:space="preserve"> </w:t>
        </w:r>
      </w:ins>
      <w:del w:id="77"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62"/>
      <w:r w:rsidR="00423BA7">
        <w:rPr>
          <w:rStyle w:val="CommentReference"/>
        </w:rPr>
        <w:commentReference w:id="62"/>
      </w:r>
      <w:r w:rsidRPr="00E62980">
        <w:rPr>
          <w:rFonts w:ascii="Times New Roman" w:hAnsi="Times New Roman" w:cs="Times New Roman"/>
        </w:rPr>
        <w:t>observation</w:t>
      </w:r>
      <w:ins w:id="78"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03EA92A3" w:rsidR="00F67AA8" w:rsidRPr="00E62980" w:rsidRDefault="00CA79D5" w:rsidP="00C77936">
      <w:pPr>
        <w:spacing w:line="480" w:lineRule="auto"/>
        <w:rPr>
          <w:rFonts w:ascii="Times New Roman" w:hAnsi="Times New Roman" w:cs="Times New Roman"/>
        </w:rPr>
      </w:pPr>
      <w:ins w:id="79"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80"/>
      <w:commentRangeStart w:id="81"/>
      <w:r w:rsidR="006D4D25" w:rsidRPr="00E62980">
        <w:rPr>
          <w:rFonts w:ascii="Times New Roman" w:hAnsi="Times New Roman" w:cs="Times New Roman"/>
        </w:rPr>
        <w:t>temperature</w:t>
      </w:r>
      <w:r w:rsidR="00C67A7C">
        <w:rPr>
          <w:rFonts w:ascii="Times New Roman" w:hAnsi="Times New Roman" w:cs="Times New Roman"/>
        </w:rPr>
        <w:t xml:space="preserve"> (XX-XX degrees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XX-XX%)</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80"/>
      <w:r w:rsidR="00423BA7">
        <w:rPr>
          <w:rStyle w:val="CommentReference"/>
        </w:rPr>
        <w:commentReference w:id="80"/>
      </w:r>
      <w:commentRangeEnd w:id="81"/>
      <w:r w:rsidR="00C67A7C">
        <w:rPr>
          <w:rStyle w:val="CommentReference"/>
        </w:rPr>
        <w:commentReference w:id="81"/>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ins w:id="82"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lastRenderedPageBreak/>
        <w:t>housed</w:t>
      </w:r>
      <w:ins w:id="83"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84"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r w:rsidR="006D4D25" w:rsidRPr="00E62980">
        <w:rPr>
          <w:rFonts w:ascii="Times New Roman" w:hAnsi="Times New Roman" w:cs="Times New Roman"/>
        </w:rPr>
        <w:t>Dams</w:t>
      </w:r>
      <w:ins w:id="85"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del w:id="86" w:author="Mulcahy, Molly" w:date="2023-04-10T11:13:00Z">
        <w:r w:rsidR="006D4D25" w:rsidRPr="00E62980" w:rsidDel="00A05188">
          <w:rPr>
            <w:rFonts w:ascii="Times New Roman" w:hAnsi="Times New Roman" w:cs="Times New Roman"/>
          </w:rPr>
          <w:delText xml:space="preserve"> </w:delText>
        </w:r>
      </w:del>
      <w:r w:rsidR="006D4D25" w:rsidRPr="00E62980">
        <w:rPr>
          <w:rFonts w:ascii="Times New Roman" w:hAnsi="Times New Roman" w:cs="Times New Roman"/>
        </w:rPr>
        <w:t>(</w:t>
      </w:r>
      <w:ins w:id="87"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88"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89"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ins w:id="90"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r w:rsidR="009E39BE" w:rsidRPr="00E62980">
        <w:rPr>
          <w:rFonts w:ascii="Times New Roman" w:hAnsi="Times New Roman" w:cs="Times New Roman"/>
        </w:rPr>
        <w:lastRenderedPageBreak/>
        <w:t>(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ins w:id="91" w:author="Molly C. MULCAHY" w:date="2023-04-25T16:08:00Z">
        <w:r w:rsidR="00AF1CB3">
          <w:rPr>
            <w:rFonts w:ascii="Times New Roman" w:hAnsi="Times New Roman" w:cs="Times New Roman"/>
          </w:rPr>
          <w:t>To correct to food spillage, d</w:t>
        </w:r>
      </w:ins>
      <w:ins w:id="92" w:author="Molly C. MULCAHY" w:date="2023-04-25T16:05:00Z">
        <w:r w:rsidR="00B362B9">
          <w:rPr>
            <w:rFonts w:ascii="Times New Roman" w:hAnsi="Times New Roman" w:cs="Times New Roman"/>
          </w:rPr>
          <w:t>uring weekly food measurements, c</w:t>
        </w:r>
      </w:ins>
      <w:ins w:id="93" w:author="Molly C. MULCAHY" w:date="2023-04-25T16:03:00Z">
        <w:r w:rsidR="00B127D6">
          <w:rPr>
            <w:rFonts w:ascii="Times New Roman" w:hAnsi="Times New Roman" w:cs="Times New Roman"/>
          </w:rPr>
          <w:t xml:space="preserve">ages </w:t>
        </w:r>
      </w:ins>
      <w:ins w:id="94" w:author="Molly C. MULCAHY" w:date="2023-04-25T16:08:00Z">
        <w:r w:rsidR="00AF1CB3">
          <w:rPr>
            <w:rFonts w:ascii="Times New Roman" w:hAnsi="Times New Roman" w:cs="Times New Roman"/>
          </w:rPr>
          <w:t>were examined for</w:t>
        </w:r>
      </w:ins>
      <w:ins w:id="95" w:author="Molly C. MULCAHY" w:date="2023-04-25T16:03:00Z">
        <w:r w:rsidR="00B127D6">
          <w:rPr>
            <w:rFonts w:ascii="Times New Roman" w:hAnsi="Times New Roman" w:cs="Times New Roman"/>
          </w:rPr>
          <w:t xml:space="preserve"> excessive levels </w:t>
        </w:r>
      </w:ins>
      <w:ins w:id="96" w:author="Molly C. MULCAHY" w:date="2023-04-25T16:06:00Z">
        <w:r w:rsidR="00B362B9">
          <w:rPr>
            <w:rFonts w:ascii="Times New Roman" w:hAnsi="Times New Roman" w:cs="Times New Roman"/>
          </w:rPr>
          <w:t>of pellet</w:t>
        </w:r>
      </w:ins>
      <w:ins w:id="97" w:author="Molly C. MULCAHY" w:date="2023-04-25T16:04:00Z">
        <w:r w:rsidR="00B362B9">
          <w:rPr>
            <w:rFonts w:ascii="Times New Roman" w:hAnsi="Times New Roman" w:cs="Times New Roman"/>
          </w:rPr>
          <w:t xml:space="preserve"> shredding or </w:t>
        </w:r>
      </w:ins>
      <w:ins w:id="98" w:author="Molly C. MULCAHY" w:date="2023-04-25T16:05:00Z">
        <w:r w:rsidR="00B362B9">
          <w:rPr>
            <w:rFonts w:ascii="Times New Roman" w:hAnsi="Times New Roman" w:cs="Times New Roman"/>
          </w:rPr>
          <w:t>food los</w:t>
        </w:r>
      </w:ins>
      <w:ins w:id="99" w:author="Molly C. MULCAHY" w:date="2023-04-25T16:08:00Z">
        <w:r w:rsidR="00AF1CB3">
          <w:rPr>
            <w:rFonts w:ascii="Times New Roman" w:hAnsi="Times New Roman" w:cs="Times New Roman"/>
          </w:rPr>
          <w:t>s</w:t>
        </w:r>
      </w:ins>
      <w:ins w:id="100" w:author="Molly C. MULCAHY" w:date="2023-04-25T16:05:00Z">
        <w:r w:rsidR="00B362B9">
          <w:rPr>
            <w:rFonts w:ascii="Times New Roman" w:hAnsi="Times New Roman" w:cs="Times New Roman"/>
          </w:rPr>
          <w:t xml:space="preserve"> from the hopper</w:t>
        </w:r>
      </w:ins>
      <w:ins w:id="101" w:author="Molly C. MULCAHY" w:date="2023-04-25T16:08:00Z">
        <w:r w:rsidR="00AF1CB3">
          <w:rPr>
            <w:rFonts w:ascii="Times New Roman" w:hAnsi="Times New Roman" w:cs="Times New Roman"/>
          </w:rPr>
          <w:t xml:space="preserve">. </w:t>
        </w:r>
      </w:ins>
      <w:ins w:id="102" w:author="Molly C. MULCAHY" w:date="2023-04-25T16:09:00Z">
        <w:r w:rsidR="00AF1CB3">
          <w:rPr>
            <w:rFonts w:ascii="Times New Roman" w:hAnsi="Times New Roman" w:cs="Times New Roman"/>
          </w:rPr>
          <w:t>Cages meeting these criteria for spillage were excluded from statistical</w:t>
        </w:r>
      </w:ins>
      <w:ins w:id="103" w:author="Molly C. MULCAHY" w:date="2023-04-25T16:06:00Z">
        <w:r w:rsidR="00B362B9">
          <w:rPr>
            <w:rFonts w:ascii="Times New Roman" w:hAnsi="Times New Roman" w:cs="Times New Roman"/>
          </w:rPr>
          <w:t xml:space="preserve"> </w:t>
        </w:r>
      </w:ins>
      <w:ins w:id="104" w:author="Molly C. MULCAHY" w:date="2023-04-25T16:04:00Z">
        <w:r w:rsidR="00B127D6">
          <w:rPr>
            <w:rFonts w:ascii="Times New Roman" w:hAnsi="Times New Roman" w:cs="Times New Roman"/>
          </w:rPr>
          <w:t>from analysis</w:t>
        </w:r>
      </w:ins>
      <w:ins w:id="105" w:author="Molly C. MULCAHY" w:date="2023-04-25T16:06:00Z">
        <w:r w:rsidR="00B362B9">
          <w:rPr>
            <w:rFonts w:ascii="Times New Roman" w:hAnsi="Times New Roman" w:cs="Times New Roman"/>
          </w:rPr>
          <w:t xml:space="preserve"> for</w:t>
        </w:r>
      </w:ins>
      <w:ins w:id="106" w:author="Molly C. MULCAHY" w:date="2023-04-25T16:09:00Z">
        <w:r w:rsidR="00AF1CB3">
          <w:rPr>
            <w:rFonts w:ascii="Times New Roman" w:hAnsi="Times New Roman" w:cs="Times New Roman"/>
          </w:rPr>
          <w:t xml:space="preserve"> that week</w:t>
        </w:r>
      </w:ins>
      <w:ins w:id="107" w:author="Molly C. MULCAHY" w:date="2023-04-25T16:04:00Z">
        <w:r w:rsidR="00B127D6">
          <w:rPr>
            <w:rFonts w:ascii="Times New Roman" w:hAnsi="Times New Roman" w:cs="Times New Roman"/>
          </w:rPr>
          <w:t xml:space="preserve">. </w:t>
        </w:r>
      </w:ins>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08" w:author="Mulcahy, Molly" w:date="2023-04-03T09:50:00Z">
        <w:r w:rsidR="00282BDB">
          <w:rPr>
            <w:rFonts w:ascii="Times New Roman" w:hAnsi="Times New Roman" w:cs="Times New Roman"/>
          </w:rPr>
          <w:t xml:space="preserve"> Feeding efficiency </w:t>
        </w:r>
      </w:ins>
      <w:ins w:id="109" w:author="Mulcahy, Molly" w:date="2023-04-03T10:03:00Z">
        <w:r w:rsidR="00613BB4">
          <w:rPr>
            <w:rFonts w:ascii="Times New Roman" w:hAnsi="Times New Roman" w:cs="Times New Roman"/>
          </w:rPr>
          <w:t xml:space="preserve">was calculated for </w:t>
        </w:r>
      </w:ins>
      <w:ins w:id="110" w:author="Mulcahy, Molly" w:date="2023-04-03T10:04:00Z">
        <w:r w:rsidR="00613BB4">
          <w:rPr>
            <w:rFonts w:ascii="Times New Roman" w:hAnsi="Times New Roman" w:cs="Times New Roman"/>
          </w:rPr>
          <w:t xml:space="preserve">the two periods of diet (NCD and HFD). </w:t>
        </w:r>
      </w:ins>
      <w:ins w:id="111" w:author="Mulcahy, Molly" w:date="2023-04-03T10:22:00Z">
        <w:r w:rsidR="002439B8">
          <w:rPr>
            <w:rFonts w:ascii="Times New Roman" w:hAnsi="Times New Roman" w:cs="Times New Roman"/>
          </w:rPr>
          <w:t xml:space="preserve">Fat and lean mass measurements </w:t>
        </w:r>
      </w:ins>
      <w:ins w:id="112" w:author="Mulcahy, Molly" w:date="2023-04-10T11:15:00Z">
        <w:r w:rsidR="0015487C">
          <w:rPr>
            <w:rFonts w:ascii="Times New Roman" w:hAnsi="Times New Roman" w:cs="Times New Roman"/>
          </w:rPr>
          <w:t>collected via EchoMRI</w:t>
        </w:r>
      </w:ins>
      <w:ins w:id="113"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14" w:author="Mulcahy, Molly" w:date="2023-04-03T10:22:00Z">
        <w:r w:rsidR="002439B8">
          <w:rPr>
            <w:rFonts w:ascii="Times New Roman" w:hAnsi="Times New Roman" w:cs="Times New Roman"/>
          </w:rPr>
          <w:t>ere</w:t>
        </w:r>
      </w:ins>
      <w:ins w:id="115" w:author="Mulcahy, Molly" w:date="2023-04-03T10:19:00Z">
        <w:r w:rsidR="002439B8">
          <w:rPr>
            <w:rFonts w:ascii="Times New Roman" w:hAnsi="Times New Roman" w:cs="Times New Roman"/>
          </w:rPr>
          <w:t xml:space="preserve"> subtracted from the final </w:t>
        </w:r>
      </w:ins>
      <w:ins w:id="116" w:author="Mulcahy, Molly" w:date="2023-04-03T10:22:00Z">
        <w:r w:rsidR="002439B8">
          <w:rPr>
            <w:rFonts w:ascii="Times New Roman" w:hAnsi="Times New Roman" w:cs="Times New Roman"/>
          </w:rPr>
          <w:t>fat and lean mass measurements</w:t>
        </w:r>
      </w:ins>
      <w:ins w:id="117" w:author="Mulcahy, Molly" w:date="2023-04-03T10:19:00Z">
        <w:r w:rsidR="002439B8">
          <w:rPr>
            <w:rFonts w:ascii="Times New Roman" w:hAnsi="Times New Roman" w:cs="Times New Roman"/>
          </w:rPr>
          <w:t xml:space="preserve"> for that feeding period</w:t>
        </w:r>
      </w:ins>
      <w:ins w:id="118" w:author="Mulcahy, Molly" w:date="2023-04-03T10:22:00Z">
        <w:r w:rsidR="002439B8">
          <w:rPr>
            <w:rFonts w:ascii="Times New Roman" w:hAnsi="Times New Roman" w:cs="Times New Roman"/>
          </w:rPr>
          <w:t>. This represented the total gain in fat and lean mass during this diet period</w:t>
        </w:r>
      </w:ins>
      <w:ins w:id="119" w:author="Mulcahy, Molly" w:date="2023-04-10T11:15:00Z">
        <w:r w:rsidR="0015487C">
          <w:rPr>
            <w:rFonts w:ascii="Times New Roman" w:hAnsi="Times New Roman" w:cs="Times New Roman"/>
          </w:rPr>
          <w:t>. These values</w:t>
        </w:r>
      </w:ins>
      <w:ins w:id="120" w:author="Mulcahy, Molly" w:date="2023-04-03T10:23:00Z">
        <w:r w:rsidR="002439B8">
          <w:rPr>
            <w:rFonts w:ascii="Times New Roman" w:hAnsi="Times New Roman" w:cs="Times New Roman"/>
          </w:rPr>
          <w:t xml:space="preserve"> were then multiplied by 9 and 4 respe</w:t>
        </w:r>
      </w:ins>
      <w:ins w:id="121" w:author="Mulcahy, Molly" w:date="2023-04-03T10:24:00Z">
        <w:r w:rsidR="002439B8">
          <w:rPr>
            <w:rFonts w:ascii="Times New Roman" w:hAnsi="Times New Roman" w:cs="Times New Roman"/>
          </w:rPr>
          <w:t xml:space="preserve">ctively (Atwater factors for fat and carbohydrate/proteins). The product was then divided by total kcals consumed during the feeding period. </w:t>
        </w:r>
      </w:ins>
      <w:ins w:id="122"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23" w:author="Molly C. MULCAHY" w:date="2023-04-19T10:58: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ins>
      <w:ins w:id="124" w:author="Molly C. MULCAHY" w:date="2023-04-19T10:59:00Z">
        <w:r w:rsidR="009A4E42">
          <w:rPr>
            <w:rFonts w:ascii="Times New Roman" w:hAnsi="Times New Roman" w:cs="Times New Roman"/>
          </w:rPr>
          <w:t>9</w:t>
        </w:r>
      </w:ins>
      <w:ins w:id="125" w:author="Molly C. MULCAHY" w:date="2023-04-19T10:58:00Z">
        <w:r w:rsidR="009A4E42" w:rsidRPr="00E62980">
          <w:rPr>
            <w:rFonts w:ascii="Times New Roman" w:hAnsi="Times New Roman" w:cs="Times New Roman"/>
          </w:rPr>
          <w:t>, eTRF females = 1</w:t>
        </w:r>
      </w:ins>
      <w:ins w:id="126" w:author="Molly C. MULCAHY" w:date="2023-04-19T10:59:00Z">
        <w:r w:rsidR="009A4E42">
          <w:rPr>
            <w:rFonts w:ascii="Times New Roman" w:hAnsi="Times New Roman" w:cs="Times New Roman"/>
          </w:rPr>
          <w:t>6</w:t>
        </w:r>
      </w:ins>
      <w:ins w:id="127" w:author="Molly C. MULCAHY" w:date="2023-04-19T10:58:00Z">
        <w:r w:rsidR="009A4E42" w:rsidRPr="00E62980">
          <w:rPr>
            <w:rFonts w:ascii="Times New Roman" w:hAnsi="Times New Roman" w:cs="Times New Roman"/>
          </w:rPr>
          <w:t>, AL males = 1</w:t>
        </w:r>
      </w:ins>
      <w:ins w:id="128" w:author="Molly C. MULCAHY" w:date="2023-04-19T10:59:00Z">
        <w:r w:rsidR="009A4E42">
          <w:rPr>
            <w:rFonts w:ascii="Times New Roman" w:hAnsi="Times New Roman" w:cs="Times New Roman"/>
          </w:rPr>
          <w:t>4</w:t>
        </w:r>
      </w:ins>
      <w:ins w:id="129" w:author="Molly C. MULCAHY" w:date="2023-04-19T10:58:00Z">
        <w:r w:rsidR="009A4E42" w:rsidRPr="00E62980">
          <w:rPr>
            <w:rFonts w:ascii="Times New Roman" w:hAnsi="Times New Roman" w:cs="Times New Roman"/>
          </w:rPr>
          <w:t>, AL females =1</w:t>
        </w:r>
      </w:ins>
      <w:ins w:id="130" w:author="Molly C. MULCAHY" w:date="2023-04-19T10:59:00Z">
        <w:r w:rsidR="009A4E42">
          <w:rPr>
            <w:rFonts w:ascii="Times New Roman" w:hAnsi="Times New Roman" w:cs="Times New Roman"/>
          </w:rPr>
          <w:t>4</w:t>
        </w:r>
      </w:ins>
      <w:ins w:id="131" w:author="Molly C. MULCAHY" w:date="2023-04-19T10:58:00Z">
        <w:r w:rsidR="009A4E42">
          <w:rPr>
            <w:rFonts w:ascii="Times New Roman" w:hAnsi="Times New Roman" w:cs="Times New Roman"/>
          </w:rPr>
          <w:t>)</w:t>
        </w:r>
      </w:ins>
      <w:ins w:id="132"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133" w:author="Molly C. MULCAHY" w:date="2023-04-19T11:00: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ins>
      <w:ins w:id="134" w:author="Molly C. MULCAHY" w:date="2023-04-19T11:01:00Z">
        <w:r w:rsidR="009A4E42">
          <w:rPr>
            <w:rFonts w:ascii="Times New Roman" w:hAnsi="Times New Roman" w:cs="Times New Roman"/>
          </w:rPr>
          <w:t>8</w:t>
        </w:r>
      </w:ins>
      <w:ins w:id="135" w:author="Molly C. MULCAHY" w:date="2023-04-19T11:00:00Z">
        <w:r w:rsidR="009A4E42" w:rsidRPr="00E62980">
          <w:rPr>
            <w:rFonts w:ascii="Times New Roman" w:hAnsi="Times New Roman" w:cs="Times New Roman"/>
          </w:rPr>
          <w:t>, AL females =1</w:t>
        </w:r>
      </w:ins>
      <w:ins w:id="136"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137"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138"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139"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w:t>
      </w:r>
      <w:r w:rsidRPr="00E62980">
        <w:rPr>
          <w:rFonts w:ascii="Times New Roman" w:hAnsi="Times New Roman" w:cs="Times New Roman"/>
        </w:rPr>
        <w:lastRenderedPageBreak/>
        <w:t xml:space="preserve">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140" w:author="Molly C. MULCAHY" w:date="2023-04-19T11:02: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ins>
      <w:ins w:id="141" w:author="Molly C. MULCAHY" w:date="2023-04-19T11:03:00Z">
        <w:r w:rsidR="009A4E42">
          <w:rPr>
            <w:rFonts w:ascii="Times New Roman" w:hAnsi="Times New Roman" w:cs="Times New Roman"/>
          </w:rPr>
          <w:t>8</w:t>
        </w:r>
      </w:ins>
      <w:ins w:id="142" w:author="Molly C. MULCAHY" w:date="2023-04-19T11:02:00Z">
        <w:r w:rsidR="009A4E42" w:rsidRPr="00E62980">
          <w:rPr>
            <w:rFonts w:ascii="Times New Roman" w:hAnsi="Times New Roman" w:cs="Times New Roman"/>
          </w:rPr>
          <w:t>, AL females =1</w:t>
        </w:r>
      </w:ins>
      <w:ins w:id="143"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6B1A977" w:rsidR="000C34AF" w:rsidRPr="00E62980" w:rsidRDefault="00037A9A" w:rsidP="00616AD3">
      <w:pPr>
        <w:spacing w:line="480" w:lineRule="auto"/>
        <w:rPr>
          <w:rFonts w:ascii="Times New Roman" w:hAnsi="Times New Roman" w:cs="Times New Roman"/>
        </w:rPr>
      </w:pPr>
      <w:ins w:id="144" w:author="Molly C. MULCAHY" w:date="2023-04-25T16:11:00Z">
        <w:r>
          <w:rPr>
            <w:rFonts w:ascii="Times New Roman" w:hAnsi="Times New Roman" w:cs="Times New Roman"/>
          </w:rPr>
          <w:t>As an exploratory analysis, o</w:t>
        </w:r>
      </w:ins>
      <w:del w:id="145" w:author="Molly C. MULCAHY" w:date="2023-04-25T16:11:00Z">
        <w:r w:rsidR="008970A6" w:rsidRPr="00E62980" w:rsidDel="00037A9A">
          <w:rPr>
            <w:rFonts w:ascii="Times New Roman" w:hAnsi="Times New Roman" w:cs="Times New Roman"/>
          </w:rPr>
          <w:delText>O</w:delText>
        </w:r>
      </w:del>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146" w:author="Molly C. MULCAHY" w:date="2023-04-19T11:03:00Z">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 xml:space="preserve">commercially available ELISA </w:t>
      </w:r>
      <w:r w:rsidR="002F5EC0" w:rsidRPr="00E62980">
        <w:rPr>
          <w:rFonts w:ascii="Times New Roman" w:hAnsi="Times New Roman" w:cs="Times New Roman"/>
        </w:rPr>
        <w:lastRenderedPageBreak/>
        <w:t>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147" w:author="Mulcahy, Molly" w:date="2023-04-10T11:17:00Z">
        <w:r w:rsidR="006953F5">
          <w:rPr>
            <w:rFonts w:ascii="Times New Roman" w:hAnsi="Times New Roman" w:cs="Times New Roman"/>
          </w:rPr>
          <w:t>Serum i</w:t>
        </w:r>
      </w:ins>
      <w:r w:rsidR="002F5EC0" w:rsidRPr="00E62980">
        <w:rPr>
          <w:rFonts w:ascii="Times New Roman" w:hAnsi="Times New Roman" w:cs="Times New Roman"/>
        </w:rPr>
        <w:t xml:space="preserve">nsulin was assessed </w:t>
      </w:r>
      <w:ins w:id="148" w:author="Mulcahy, Molly" w:date="2023-04-10T11:17:00Z">
        <w:r w:rsidR="006953F5">
          <w:rPr>
            <w:rFonts w:ascii="Times New Roman" w:hAnsi="Times New Roman" w:cs="Times New Roman"/>
          </w:rPr>
          <w:t>in</w:t>
        </w:r>
      </w:ins>
      <w:r w:rsidR="002F5EC0" w:rsidRPr="00E62980">
        <w:rPr>
          <w:rFonts w:ascii="Times New Roman" w:hAnsi="Times New Roman" w:cs="Times New Roman"/>
        </w:rPr>
        <w:t xml:space="preserve"> 5uL </w:t>
      </w:r>
      <w:ins w:id="149"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150" w:author="Mulcahy, Molly" w:date="2023-04-10T11:48:00Z">
        <w:r w:rsidR="003A0CD8">
          <w:rPr>
            <w:rFonts w:ascii="Times New Roman" w:hAnsi="Times New Roman" w:cs="Times New Roman"/>
          </w:rPr>
          <w:t>±</w:t>
        </w:r>
      </w:ins>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151" w:author="Mulcahy, Molly" w:date="2023-04-10T11:48:00Z">
        <w:r w:rsidR="002E0DA3">
          <w:rPr>
            <w:rFonts w:ascii="Times New Roman" w:hAnsi="Times New Roman" w:cs="Times New Roman"/>
          </w:rPr>
          <w:t xml:space="preserve">repeatedly </w:t>
        </w:r>
      </w:ins>
      <w:r w:rsidR="00FD6C40" w:rsidRPr="00E62980">
        <w:rPr>
          <w:rFonts w:ascii="Times New Roman" w:hAnsi="Times New Roman" w:cs="Times New Roman"/>
        </w:rPr>
        <w:t xml:space="preserve">in </w:t>
      </w:r>
      <w:ins w:id="152" w:author="Mulcahy, Molly" w:date="2023-04-10T11:48:00Z">
        <w:r w:rsidR="002E0DA3">
          <w:rPr>
            <w:rFonts w:ascii="Times New Roman" w:hAnsi="Times New Roman" w:cs="Times New Roman"/>
          </w:rPr>
          <w:t>two separate condi</w:t>
        </w:r>
      </w:ins>
      <w:ins w:id="153" w:author="Mulcahy, Molly" w:date="2023-04-10T11:49:00Z">
        <w:r w:rsidR="002E0DA3">
          <w:rPr>
            <w:rFonts w:ascii="Times New Roman" w:hAnsi="Times New Roman" w:cs="Times New Roman"/>
          </w:rPr>
          <w:t>tions</w:t>
        </w:r>
      </w:ins>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154"/>
      <w:commentRangeStart w:id="155"/>
      <w:r w:rsidR="00A836E6" w:rsidRPr="00E62980">
        <w:rPr>
          <w:rFonts w:ascii="Times New Roman" w:hAnsi="Times New Roman" w:cs="Times New Roman"/>
        </w:rPr>
        <w:t xml:space="preserve">If a significant interaction was observed, </w:t>
      </w:r>
      <w:ins w:id="156"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ins w:id="157" w:author="Mulcahy, Molly" w:date="2023-04-10T11:49:00Z">
        <w:r w:rsidR="002E0DA3">
          <w:rPr>
            <w:rFonts w:ascii="Times New Roman" w:hAnsi="Times New Roman" w:cs="Times New Roman"/>
          </w:rPr>
          <w:t>and pairwise comparison was repeated, rep</w:t>
        </w:r>
      </w:ins>
      <w:ins w:id="158" w:author="Mulcahy, Molly" w:date="2023-04-10T11:50:00Z">
        <w:r w:rsidR="002E0DA3">
          <w:rPr>
            <w:rFonts w:ascii="Times New Roman" w:hAnsi="Times New Roman" w:cs="Times New Roman"/>
          </w:rPr>
          <w:t xml:space="preserve">orting the effect size and </w:t>
        </w:r>
      </w:ins>
      <w:r w:rsidR="00A836E6" w:rsidRPr="00E62980">
        <w:rPr>
          <w:rFonts w:ascii="Times New Roman" w:hAnsi="Times New Roman" w:cs="Times New Roman"/>
        </w:rPr>
        <w:t xml:space="preserve">p-value for the interaction. </w:t>
      </w:r>
      <w:commentRangeEnd w:id="154"/>
      <w:r w:rsidR="00552B1B">
        <w:rPr>
          <w:rStyle w:val="CommentReference"/>
        </w:rPr>
        <w:commentReference w:id="154"/>
      </w:r>
      <w:commentRangeEnd w:id="155"/>
      <w:r w:rsidR="00552B1B">
        <w:rPr>
          <w:rStyle w:val="CommentReference"/>
        </w:rPr>
        <w:commentReference w:id="155"/>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159"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w:t>
      </w:r>
      <w:r w:rsidR="00023443" w:rsidRPr="00E62980">
        <w:rPr>
          <w:rFonts w:ascii="Times New Roman" w:hAnsi="Times New Roman" w:cs="Times New Roman"/>
        </w:rPr>
        <w:lastRenderedPageBreak/>
        <w:t xml:space="preserve">more translationally relevant to human dietary restriction. </w:t>
      </w:r>
      <w:r w:rsidRPr="00E62980">
        <w:rPr>
          <w:rFonts w:ascii="Times New Roman" w:hAnsi="Times New Roman" w:cs="Times New Roman"/>
        </w:rPr>
        <w:t xml:space="preserve">This treatment started a week before mating </w:t>
      </w:r>
      <w:ins w:id="160" w:author="Mulcahy, Molly" w:date="2023-04-03T10:26:00Z">
        <w:r w:rsidR="002439B8">
          <w:rPr>
            <w:rFonts w:ascii="Times New Roman" w:hAnsi="Times New Roman" w:cs="Times New Roman"/>
          </w:rPr>
          <w:t>in both</w:t>
        </w:r>
      </w:ins>
      <w:ins w:id="161"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ins w:id="162"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p</w:t>
      </w:r>
      <w:r w:rsidR="009B5C0B" w:rsidRPr="00E62980">
        <w:rPr>
          <w:rFonts w:ascii="Times New Roman" w:hAnsi="Times New Roman" w:cs="Times New Roman"/>
          <w:vertAlign w:val="subscript"/>
        </w:rPr>
        <w:t>die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r w:rsidR="009B5C0B" w:rsidRPr="00E62980">
        <w:rPr>
          <w:rFonts w:ascii="Times New Roman" w:hAnsi="Times New Roman" w:cs="Times New Roman"/>
        </w:rPr>
        <w:t>p</w:t>
      </w:r>
      <w:r w:rsidR="009B5C0B" w:rsidRPr="00E62980">
        <w:rPr>
          <w:rFonts w:ascii="Times New Roman" w:hAnsi="Times New Roman" w:cs="Times New Roman"/>
          <w:vertAlign w:val="subscript"/>
        </w:rPr>
        <w:t xml:space="preserve">diet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p</w:t>
      </w:r>
      <w:r w:rsidR="006A22AE" w:rsidRPr="00E62980">
        <w:rPr>
          <w:rFonts w:ascii="Times New Roman" w:hAnsi="Times New Roman" w:cs="Times New Roman"/>
          <w:vertAlign w:val="subscript"/>
        </w:rPr>
        <w:t>sex</w:t>
      </w:r>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p</w:t>
      </w:r>
      <w:r w:rsidR="00C56D0A" w:rsidRPr="00E62980">
        <w:rPr>
          <w:rFonts w:ascii="Times New Roman" w:hAnsi="Times New Roman" w:cs="Times New Roman"/>
          <w:vertAlign w:val="subscript"/>
        </w:rPr>
        <w:t>sex</w:t>
      </w:r>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there was no diet:sex interaction (p</w:t>
      </w:r>
      <w:r w:rsidR="00C27CCA" w:rsidRPr="00E62980">
        <w:rPr>
          <w:rFonts w:ascii="Times New Roman" w:hAnsi="Times New Roman" w:cs="Times New Roman"/>
          <w:vertAlign w:val="subscript"/>
        </w:rPr>
        <w:t>diet:sex</w:t>
      </w:r>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eTRF offspring had lower AUC </w:t>
      </w:r>
      <w:r w:rsidR="00532133" w:rsidRPr="00E62980">
        <w:rPr>
          <w:rFonts w:ascii="Times New Roman" w:hAnsi="Times New Roman" w:cs="Times New Roman"/>
          <w:color w:val="000000" w:themeColor="text1"/>
        </w:rPr>
        <w:lastRenderedPageBreak/>
        <w:t>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p</w:t>
      </w:r>
      <w:r w:rsidR="00B83015" w:rsidRPr="00E62980">
        <w:rPr>
          <w:rFonts w:ascii="Times New Roman" w:hAnsi="Times New Roman" w:cs="Times New Roman"/>
          <w:color w:val="000000" w:themeColor="text1"/>
          <w:vertAlign w:val="subscript"/>
        </w:rPr>
        <w:t>sex</w:t>
      </w:r>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p</w:t>
      </w:r>
      <w:r w:rsidR="006A22AE" w:rsidRPr="00E62980">
        <w:rPr>
          <w:rFonts w:ascii="Times New Roman" w:hAnsi="Times New Roman" w:cs="Times New Roman"/>
          <w:vertAlign w:val="subscript"/>
        </w:rPr>
        <w:t>sex</w:t>
      </w:r>
      <w:r w:rsidR="00830465" w:rsidRPr="00E62980">
        <w:rPr>
          <w:rFonts w:ascii="Times New Roman" w:hAnsi="Times New Roman" w:cs="Times New Roman"/>
        </w:rPr>
        <w:t xml:space="preserve">=0.10) or </w:t>
      </w:r>
      <w:r w:rsidR="00F14C74" w:rsidRPr="00E62980">
        <w:rPr>
          <w:rFonts w:ascii="Times New Roman" w:hAnsi="Times New Roman" w:cs="Times New Roman"/>
        </w:rPr>
        <w:t>treatment (p</w:t>
      </w:r>
      <w:r w:rsidR="006A22AE" w:rsidRPr="00E62980">
        <w:rPr>
          <w:rFonts w:ascii="Times New Roman" w:hAnsi="Times New Roman" w:cs="Times New Roman"/>
          <w:vertAlign w:val="subscript"/>
        </w:rPr>
        <w:t>diet</w:t>
      </w:r>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163" w:author="Mulcahy, Molly" w:date="2023-04-03T10:29:00Z">
        <w:r w:rsidR="00CB655B">
          <w:rPr>
            <w:rFonts w:ascii="Times New Roman" w:hAnsi="Times New Roman" w:cs="Times New Roman"/>
          </w:rPr>
          <w:t>red</w:t>
        </w:r>
      </w:ins>
      <w:ins w:id="164" w:author="Mulcahy, Molly" w:date="2023-04-03T10:30:00Z">
        <w:r w:rsidR="00CB655B">
          <w:rPr>
            <w:rFonts w:ascii="Times New Roman" w:hAnsi="Times New Roman" w:cs="Times New Roman"/>
          </w:rPr>
          <w:t>uc</w:t>
        </w:r>
      </w:ins>
      <w:del w:id="165"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p</w:t>
      </w:r>
      <w:r w:rsidR="00C56D0A" w:rsidRPr="00E62980">
        <w:rPr>
          <w:rFonts w:ascii="Times New Roman" w:hAnsi="Times New Roman" w:cs="Times New Roman"/>
          <w:vertAlign w:val="subscript"/>
        </w:rPr>
        <w:t>diet</w:t>
      </w:r>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p</w:t>
      </w:r>
      <w:r w:rsidR="00C56D0A" w:rsidRPr="00E62980">
        <w:rPr>
          <w:rFonts w:ascii="Times New Roman" w:hAnsi="Times New Roman" w:cs="Times New Roman"/>
          <w:vertAlign w:val="subscript"/>
        </w:rPr>
        <w:t>sex</w:t>
      </w:r>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p</w:t>
      </w:r>
      <w:r w:rsidR="00C56D0A" w:rsidRPr="00E62980">
        <w:rPr>
          <w:rFonts w:ascii="Times New Roman" w:hAnsi="Times New Roman" w:cs="Times New Roman"/>
          <w:vertAlign w:val="subscript"/>
        </w:rPr>
        <w:t>diet</w:t>
      </w:r>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p</w:t>
      </w:r>
      <w:r w:rsidR="008A4945" w:rsidRPr="00E62980">
        <w:rPr>
          <w:rFonts w:ascii="Times New Roman" w:hAnsi="Times New Roman" w:cs="Times New Roman"/>
          <w:vertAlign w:val="subscript"/>
        </w:rPr>
        <w:t>sex</w:t>
      </w:r>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p</w:t>
      </w:r>
      <w:r w:rsidR="008A4945" w:rsidRPr="00E62980">
        <w:rPr>
          <w:rFonts w:ascii="Times New Roman" w:hAnsi="Times New Roman" w:cs="Times New Roman"/>
          <w:vertAlign w:val="subscript"/>
        </w:rPr>
        <w:t>diet</w:t>
      </w:r>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w:t>
      </w:r>
      <w:r w:rsidR="00083DF4" w:rsidRPr="00E62980">
        <w:rPr>
          <w:rFonts w:ascii="Times New Roman" w:hAnsi="Times New Roman" w:cs="Times New Roman"/>
        </w:rPr>
        <w:lastRenderedPageBreak/>
        <w:t xml:space="preserve">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p</w:t>
      </w:r>
      <w:r w:rsidR="00A449D4" w:rsidRPr="00E62980">
        <w:rPr>
          <w:rFonts w:ascii="Times New Roman" w:hAnsi="Times New Roman" w:cs="Times New Roman"/>
          <w:vertAlign w:val="subscript"/>
        </w:rPr>
        <w:t>diet</w:t>
      </w:r>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p</w:t>
      </w:r>
      <w:r w:rsidR="002431A5" w:rsidRPr="00E62980">
        <w:rPr>
          <w:rFonts w:ascii="Times New Roman" w:hAnsi="Times New Roman" w:cs="Times New Roman"/>
          <w:vertAlign w:val="subscript"/>
        </w:rPr>
        <w:t>sex</w:t>
      </w:r>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p</w:t>
      </w:r>
      <w:r w:rsidR="00A449D4" w:rsidRPr="00E62980">
        <w:rPr>
          <w:rFonts w:ascii="Times New Roman" w:hAnsi="Times New Roman" w:cs="Times New Roman"/>
          <w:vertAlign w:val="subscript"/>
        </w:rPr>
        <w:t>diet</w:t>
      </w:r>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166" w:author="Mulcahy, Molly" w:date="2023-04-10T11:21:00Z">
        <w:r w:rsidR="00FD07F6">
          <w:rPr>
            <w:rFonts w:ascii="Times New Roman" w:hAnsi="Times New Roman" w:cs="Times New Roman"/>
          </w:rPr>
          <w:t xml:space="preserve">, a ratio comparing food intake to stored fat and lean mass, </w:t>
        </w:r>
      </w:ins>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sex</w:t>
      </w:r>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diet</w:t>
      </w:r>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p</w:t>
      </w:r>
      <w:r w:rsidRPr="00E62980">
        <w:rPr>
          <w:rFonts w:ascii="Times New Roman" w:hAnsi="Times New Roman" w:cs="Times New Roman"/>
          <w:vertAlign w:val="subscript"/>
        </w:rPr>
        <w:t>sex:diet</w:t>
      </w:r>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p</w:t>
      </w:r>
      <w:r w:rsidRPr="00E62980">
        <w:rPr>
          <w:rFonts w:ascii="Times New Roman" w:hAnsi="Times New Roman" w:cs="Times New Roman"/>
          <w:vertAlign w:val="subscript"/>
        </w:rPr>
        <w:t>diet</w:t>
      </w:r>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p</w:t>
      </w:r>
      <w:r w:rsidRPr="00E62980">
        <w:rPr>
          <w:rFonts w:ascii="Times New Roman" w:hAnsi="Times New Roman" w:cs="Times New Roman"/>
          <w:vertAlign w:val="subscript"/>
        </w:rPr>
        <w:t>diet</w:t>
      </w:r>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p</w:t>
      </w:r>
      <w:r w:rsidR="00CD2479" w:rsidRPr="00E62980">
        <w:rPr>
          <w:rFonts w:ascii="Times New Roman" w:hAnsi="Times New Roman" w:cs="Times New Roman"/>
          <w:vertAlign w:val="subscript"/>
        </w:rPr>
        <w:t>sex</w:t>
      </w:r>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p</w:t>
      </w:r>
      <w:r w:rsidR="00CD2479" w:rsidRPr="00E62980">
        <w:rPr>
          <w:rFonts w:ascii="Times New Roman" w:hAnsi="Times New Roman" w:cs="Times New Roman"/>
          <w:vertAlign w:val="subscript"/>
        </w:rPr>
        <w:t>diet</w:t>
      </w:r>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p</w:t>
      </w:r>
      <w:r w:rsidR="0066510F" w:rsidRPr="00E62980">
        <w:rPr>
          <w:rFonts w:ascii="Times New Roman" w:hAnsi="Times New Roman" w:cs="Times New Roman"/>
          <w:vertAlign w:val="subscript"/>
        </w:rPr>
        <w:t>sex</w:t>
      </w:r>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p</w:t>
      </w:r>
      <w:r w:rsidR="0066510F" w:rsidRPr="00E62980">
        <w:rPr>
          <w:rFonts w:ascii="Times New Roman" w:hAnsi="Times New Roman" w:cs="Times New Roman"/>
          <w:vertAlign w:val="subscript"/>
        </w:rPr>
        <w:t>diet</w:t>
      </w:r>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lastRenderedPageBreak/>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p</w:t>
      </w:r>
      <w:r w:rsidR="0054727D" w:rsidRPr="00E62980">
        <w:rPr>
          <w:rFonts w:ascii="Times New Roman" w:hAnsi="Times New Roman" w:cs="Times New Roman"/>
          <w:vertAlign w:val="subscript"/>
        </w:rPr>
        <w:t>diet</w:t>
      </w:r>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p</w:t>
      </w:r>
      <w:r w:rsidR="0054727D" w:rsidRPr="00E62980">
        <w:rPr>
          <w:rFonts w:ascii="Times New Roman" w:hAnsi="Times New Roman" w:cs="Times New Roman"/>
          <w:vertAlign w:val="subscript"/>
        </w:rPr>
        <w:t>diet</w:t>
      </w:r>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ins w:id="167" w:author="Mulcahy, Molly" w:date="2023-04-10T11:29:00Z">
        <w:r w:rsidR="00FD07F6">
          <w:rPr>
            <w:rFonts w:ascii="Times New Roman" w:hAnsi="Times New Roman" w:cs="Times New Roman"/>
          </w:rPr>
          <w:t>e</w:t>
        </w:r>
      </w:ins>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ins w:id="168"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r w:rsidR="00FB7F5A" w:rsidRPr="00E62980">
        <w:rPr>
          <w:rFonts w:ascii="Times New Roman" w:hAnsi="Times New Roman" w:cs="Times New Roman"/>
        </w:rPr>
        <w:t>p</w:t>
      </w:r>
      <w:r w:rsidR="00FB7F5A" w:rsidRPr="00E62980">
        <w:rPr>
          <w:rFonts w:ascii="Times New Roman" w:hAnsi="Times New Roman" w:cs="Times New Roman"/>
          <w:vertAlign w:val="subscript"/>
        </w:rPr>
        <w:t>sex</w:t>
      </w:r>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p</w:t>
      </w:r>
      <w:r w:rsidR="00FB7F5A" w:rsidRPr="00E62980">
        <w:rPr>
          <w:rFonts w:ascii="Times New Roman" w:hAnsi="Times New Roman" w:cs="Times New Roman"/>
          <w:vertAlign w:val="subscript"/>
        </w:rPr>
        <w:t>diet</w:t>
      </w:r>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p</w:t>
      </w:r>
      <w:r w:rsidR="00FB7F5A" w:rsidRPr="00E62980">
        <w:rPr>
          <w:rFonts w:ascii="Times New Roman" w:hAnsi="Times New Roman" w:cs="Times New Roman"/>
          <w:vertAlign w:val="subscript"/>
        </w:rPr>
        <w:t>sex:diet</w:t>
      </w:r>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p</w:t>
      </w:r>
      <w:r w:rsidR="00344222" w:rsidRPr="00E62980">
        <w:rPr>
          <w:rFonts w:ascii="Times New Roman" w:hAnsi="Times New Roman" w:cs="Times New Roman"/>
          <w:vertAlign w:val="subscript"/>
        </w:rPr>
        <w:t>sex</w:t>
      </w:r>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xml:space="preserve">, which we believe resulted in the similarity of fold change insulin secretion between maternal </w:t>
      </w:r>
      <w:r w:rsidR="006B58D5" w:rsidRPr="00E62980">
        <w:rPr>
          <w:rFonts w:ascii="Times New Roman" w:hAnsi="Times New Roman" w:cs="Times New Roman"/>
        </w:rPr>
        <w:lastRenderedPageBreak/>
        <w:t>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ins w:id="169"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170" w:author="Mulcahy, Molly" w:date="2023-04-10T11:32:00Z">
        <w:r w:rsidR="002E134B">
          <w:rPr>
            <w:rFonts w:ascii="Times New Roman" w:hAnsi="Times New Roman" w:cs="Times New Roman"/>
          </w:rPr>
          <w:t xml:space="preserve">male </w:t>
        </w:r>
      </w:ins>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ins w:id="171" w:author="Molly C. MULCAHY" w:date="2023-04-25T15:39:00Z"/>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ins w:id="172" w:author="Molly C. MULCAHY" w:date="2023-05-01T16:24:00Z">
        <w:r w:rsidR="00E9347A">
          <w:rPr>
            <w:rFonts w:ascii="Times New Roman" w:hAnsi="Times New Roman" w:cs="Times New Roman"/>
          </w:rPr>
          <w:t xml:space="preserve"> in</w:t>
        </w:r>
      </w:ins>
      <w:r w:rsidR="00B42E04" w:rsidRPr="00E62980">
        <w:rPr>
          <w:rFonts w:ascii="Times New Roman" w:hAnsi="Times New Roman" w:cs="Times New Roman"/>
        </w:rPr>
        <w:t>tolerance</w:t>
      </w:r>
      <w:r w:rsidRPr="00E62980">
        <w:rPr>
          <w:rFonts w:ascii="Times New Roman" w:hAnsi="Times New Roman" w:cs="Times New Roman"/>
        </w:rPr>
        <w:t xml:space="preserve"> </w:t>
      </w:r>
      <w:ins w:id="173" w:author="Mulcahy, Molly" w:date="2023-04-10T11:37:00Z">
        <w:r w:rsidR="006812BD">
          <w:rPr>
            <w:rFonts w:ascii="Times New Roman" w:hAnsi="Times New Roman" w:cs="Times New Roman"/>
          </w:rPr>
          <w:t xml:space="preserve">develops </w:t>
        </w:r>
      </w:ins>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174" w:author="Mulcahy, Molly" w:date="2023-04-10T11:40:00Z">
        <w:r w:rsidR="006812BD">
          <w:rPr>
            <w:rFonts w:ascii="Times New Roman" w:hAnsi="Times New Roman" w:cs="Times New Roman"/>
          </w:rPr>
          <w:t>suggest modest reduction</w:t>
        </w:r>
      </w:ins>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ins w:id="175"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males</w:t>
      </w:r>
      <w:r w:rsidR="00032DE0">
        <w:rPr>
          <w:rFonts w:ascii="Times New Roman" w:hAnsi="Times New Roman" w:cs="Times New Roman"/>
        </w:rPr>
        <w:t xml:space="preserve">. </w:t>
      </w:r>
      <w:ins w:id="176" w:author="Mulcahy, Molly" w:date="2023-04-10T11:40:00Z">
        <w:r w:rsidR="006812BD">
          <w:rPr>
            <w:rFonts w:ascii="Times New Roman" w:hAnsi="Times New Roman" w:cs="Times New Roman"/>
          </w:rPr>
          <w:t>Although</w:t>
        </w:r>
      </w:ins>
      <w:r w:rsidR="008915FC" w:rsidRPr="00E62980">
        <w:rPr>
          <w:rFonts w:ascii="Times New Roman" w:hAnsi="Times New Roman" w:cs="Times New Roman"/>
        </w:rPr>
        <w:t xml:space="preserve">, the latter was </w:t>
      </w:r>
      <w:ins w:id="177"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ins w:id="178" w:author="Molly C. MULCAHY" w:date="2023-05-01T16:25:00Z">
        <w:r w:rsidR="00E9347A">
          <w:rPr>
            <w:rFonts w:ascii="Times New Roman" w:hAnsi="Times New Roman" w:cs="Times New Roman"/>
          </w:rPr>
          <w:t>two studies were not completely consistent</w:t>
        </w:r>
      </w:ins>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ins w:id="179" w:author="Molly C. MULCAHY" w:date="2023-04-25T15:47:00Z">
        <w:r w:rsidR="003370C7">
          <w:rPr>
            <w:rFonts w:ascii="Times New Roman" w:hAnsi="Times New Roman" w:cs="Times New Roman"/>
          </w:rPr>
          <w:t>GSIS</w:t>
        </w:r>
      </w:ins>
      <w:r w:rsidR="00E263B5" w:rsidRPr="00E62980">
        <w:rPr>
          <w:rFonts w:ascii="Times New Roman" w:hAnsi="Times New Roman" w:cs="Times New Roman"/>
        </w:rPr>
        <w:t xml:space="preserve"> in both male and female </w:t>
      </w:r>
      <w:ins w:id="180" w:author="Molly C. MULCAHY" w:date="2023-04-25T15:47:00Z">
        <w:r w:rsidR="003370C7">
          <w:rPr>
            <w:rFonts w:ascii="Times New Roman" w:hAnsi="Times New Roman" w:cs="Times New Roman"/>
          </w:rPr>
          <w:t>without exposure to HFHS</w:t>
        </w:r>
      </w:ins>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ins w:id="181" w:author="Molly C. MULCAHY" w:date="2023-04-25T15:48:00Z">
        <w:r w:rsidR="003370C7">
          <w:rPr>
            <w:rFonts w:ascii="Times New Roman" w:hAnsi="Times New Roman" w:cs="Times New Roman"/>
          </w:rPr>
          <w:t xml:space="preserve">this is </w:t>
        </w:r>
      </w:ins>
      <w:r w:rsidR="008A78FC">
        <w:rPr>
          <w:rFonts w:ascii="Times New Roman" w:hAnsi="Times New Roman" w:cs="Times New Roman"/>
        </w:rPr>
        <w:t>consistent with others noting</w:t>
      </w:r>
      <w:ins w:id="182" w:author="Molly C. MULCAHY" w:date="2023-04-25T15:48:00Z">
        <w:r w:rsidR="003370C7">
          <w:rPr>
            <w:rFonts w:ascii="Times New Roman" w:hAnsi="Times New Roman" w:cs="Times New Roman"/>
          </w:rPr>
          <w:t xml:space="preserve"> modest improvements in </w:t>
        </w:r>
      </w:ins>
      <w:r w:rsidR="001245B2" w:rsidRPr="00E62980">
        <w:rPr>
          <w:rFonts w:ascii="Times New Roman" w:hAnsi="Times New Roman" w:cs="Times New Roman"/>
        </w:rPr>
        <w:t xml:space="preserve">insulin </w:t>
      </w:r>
      <w:ins w:id="183" w:author="Molly C. MULCAHY" w:date="2023-05-01T16:26:00Z">
        <w:r w:rsidR="00180086">
          <w:rPr>
            <w:rFonts w:ascii="Times New Roman" w:hAnsi="Times New Roman" w:cs="Times New Roman"/>
          </w:rPr>
          <w:t>sensitivity</w:t>
        </w:r>
      </w:ins>
      <w:r w:rsidR="008A78FC">
        <w:rPr>
          <w:rFonts w:ascii="Times New Roman" w:hAnsi="Times New Roman" w:cs="Times New Roman"/>
        </w:rPr>
        <w:t xml:space="preserve"> </w:t>
      </w:r>
      <w:ins w:id="184" w:author="Molly C. MULCAHY" w:date="2023-04-25T15:48:00Z">
        <w:r w:rsidR="003370C7">
          <w:rPr>
            <w:rFonts w:ascii="Times New Roman" w:hAnsi="Times New Roman" w:cs="Times New Roman"/>
          </w:rPr>
          <w:t>in</w:t>
        </w:r>
      </w:ins>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ins w:id="185" w:author="Molly C. MULCAHY" w:date="2023-04-25T15:39:00Z">
        <w:r>
          <w:rPr>
            <w:rFonts w:ascii="Times New Roman" w:hAnsi="Times New Roman" w:cs="Times New Roman"/>
          </w:rPr>
          <w:lastRenderedPageBreak/>
          <w:t xml:space="preserve">Other studies </w:t>
        </w:r>
      </w:ins>
      <w:ins w:id="186" w:author="Molly C. MULCAHY" w:date="2023-04-25T15:40:00Z">
        <w:r>
          <w:rPr>
            <w:rFonts w:ascii="Times New Roman" w:hAnsi="Times New Roman" w:cs="Times New Roman"/>
          </w:rPr>
          <w:t xml:space="preserve">that </w:t>
        </w:r>
      </w:ins>
      <w:ins w:id="187" w:author="Molly C. MULCAHY" w:date="2023-04-25T15:41:00Z">
        <w:r>
          <w:rPr>
            <w:rFonts w:ascii="Times New Roman" w:hAnsi="Times New Roman" w:cs="Times New Roman"/>
          </w:rPr>
          <w:t xml:space="preserve">focus on lighting manipulations during gestation highlight similar effects among adult offspring. Perinatal exposure to </w:t>
        </w:r>
      </w:ins>
      <w:ins w:id="188" w:author="Molly C. MULCAHY" w:date="2023-04-25T15:40:00Z">
        <w:r>
          <w:rPr>
            <w:rFonts w:ascii="Times New Roman" w:hAnsi="Times New Roman" w:cs="Times New Roman"/>
          </w:rPr>
          <w:t xml:space="preserve">chronodisruption </w:t>
        </w:r>
      </w:ins>
      <w:ins w:id="189" w:author="Molly C. MULCAHY" w:date="2023-04-25T15:42:00Z">
        <w:r w:rsidR="00D969F4">
          <w:rPr>
            <w:rFonts w:ascii="Times New Roman" w:hAnsi="Times New Roman" w:cs="Times New Roman"/>
          </w:rPr>
          <w:t xml:space="preserve">in rats and mice </w:t>
        </w:r>
      </w:ins>
      <w:ins w:id="190" w:author="Molly C. MULCAHY" w:date="2023-04-25T15:40:00Z">
        <w:r>
          <w:rPr>
            <w:rFonts w:ascii="Times New Roman" w:hAnsi="Times New Roman" w:cs="Times New Roman"/>
          </w:rPr>
          <w:t xml:space="preserve">also </w:t>
        </w:r>
      </w:ins>
      <w:ins w:id="191" w:author="Molly C. MULCAHY" w:date="2023-04-25T15:42:00Z">
        <w:r w:rsidR="00D969F4">
          <w:rPr>
            <w:rFonts w:ascii="Times New Roman" w:hAnsi="Times New Roman" w:cs="Times New Roman"/>
          </w:rPr>
          <w:t xml:space="preserve">resulted in </w:t>
        </w:r>
      </w:ins>
      <w:ins w:id="192" w:author="Molly C. MULCAHY" w:date="2023-04-25T15:40:00Z">
        <w:r>
          <w:rPr>
            <w:rFonts w:ascii="Times New Roman" w:hAnsi="Times New Roman" w:cs="Times New Roman"/>
          </w:rPr>
          <w:t xml:space="preserve">mild phenotypes of </w:t>
        </w:r>
      </w:ins>
      <w:ins w:id="193" w:author="Molly C. MULCAHY" w:date="2023-04-25T15:43:00Z">
        <w:r w:rsidR="00D969F4">
          <w:rPr>
            <w:rFonts w:ascii="Times New Roman" w:hAnsi="Times New Roman" w:cs="Times New Roman"/>
          </w:rPr>
          <w:t xml:space="preserve">glycemic dysmetabolism </w:t>
        </w:r>
      </w:ins>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ins w:id="194" w:author="Molly C. MULCAHY" w:date="2023-04-25T15:43:00Z">
        <w:r w:rsidR="00D969F4">
          <w:rPr>
            <w:rFonts w:ascii="Times New Roman" w:hAnsi="Times New Roman" w:cs="Times New Roman"/>
          </w:rPr>
          <w:t xml:space="preserve">. </w:t>
        </w:r>
      </w:ins>
      <w:ins w:id="195" w:author="Molly C. MULCAHY" w:date="2023-04-25T15:44:00Z">
        <w:r w:rsidR="00D969F4">
          <w:rPr>
            <w:rFonts w:ascii="Times New Roman" w:hAnsi="Times New Roman" w:cs="Times New Roman"/>
          </w:rPr>
          <w:t>This is similar to the current study</w:t>
        </w:r>
        <w:r w:rsidR="00D13247">
          <w:rPr>
            <w:rFonts w:ascii="Times New Roman" w:hAnsi="Times New Roman" w:cs="Times New Roman"/>
          </w:rPr>
          <w:t xml:space="preserve">, as this effect is present without reductions in birth weight or litter size </w:t>
        </w:r>
      </w:ins>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ins w:id="196" w:author="Molly C. MULCAHY" w:date="2023-04-25T15:44:00Z">
        <w:r w:rsidR="00D13247">
          <w:rPr>
            <w:rFonts w:ascii="Times New Roman" w:hAnsi="Times New Roman" w:cs="Times New Roman"/>
          </w:rPr>
          <w:t>.</w:t>
        </w:r>
      </w:ins>
      <w:ins w:id="197" w:author="Molly C. MULCAHY" w:date="2023-04-25T15:45:00Z">
        <w:r w:rsidR="00D13247">
          <w:rPr>
            <w:rFonts w:ascii="Times New Roman" w:hAnsi="Times New Roman" w:cs="Times New Roman"/>
          </w:rPr>
          <w:t xml:space="preserve"> Taken together, these data imply that </w:t>
        </w:r>
      </w:ins>
      <w:ins w:id="198" w:author="Molly C. MULCAHY" w:date="2023-04-25T15:46:00Z">
        <w:r w:rsidR="00D13247">
          <w:rPr>
            <w:rFonts w:ascii="Times New Roman" w:hAnsi="Times New Roman" w:cs="Times New Roman"/>
          </w:rPr>
          <w:t xml:space="preserve">the chronological timing of multiple zeitgebers can impact perinatal health outcomes. </w:t>
        </w:r>
      </w:ins>
      <w:ins w:id="199" w:author="Molly C. MULCAHY" w:date="2023-04-25T15:44:00Z">
        <w:r w:rsidR="00D13247">
          <w:rPr>
            <w:rFonts w:ascii="Times New Roman" w:hAnsi="Times New Roman" w:cs="Times New Roman"/>
          </w:rPr>
          <w:t xml:space="preserve"> </w:t>
        </w:r>
      </w:ins>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ins w:id="200" w:author="Molly C. MULCAHY" w:date="2023-05-01T16:28:00Z">
        <w:r w:rsidR="00E5177F">
          <w:rPr>
            <w:rFonts w:ascii="Times New Roman" w:hAnsi="Times New Roman" w:cs="Times New Roman"/>
          </w:rPr>
          <w:t xml:space="preserve"> in TRF groups</w:t>
        </w:r>
      </w:ins>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E99955F"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ins w:id="201" w:author="Molly C. MULCAHY" w:date="2023-04-25T15:50:00Z">
        <w:r w:rsidR="003370C7">
          <w:rPr>
            <w:rFonts w:ascii="Times New Roman" w:hAnsi="Times New Roman" w:cs="Times New Roman"/>
          </w:rPr>
          <w:t>adverse intrauterine development</w:t>
        </w:r>
      </w:ins>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w:t>
      </w:r>
      <w:r w:rsidR="00A31A7B" w:rsidRPr="00E62980">
        <w:rPr>
          <w:rFonts w:ascii="Times New Roman" w:hAnsi="Times New Roman" w:cs="Times New Roman"/>
        </w:rPr>
        <w:lastRenderedPageBreak/>
        <w:t xml:space="preserve">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del w:id="202" w:author="Molly C. MULCAHY" w:date="2023-05-01T16:32:00Z">
        <w:r w:rsidR="00EC3B68" w:rsidRPr="00E62980" w:rsidDel="00D10EF6">
          <w:rPr>
            <w:rFonts w:ascii="Times New Roman" w:hAnsi="Times New Roman" w:cs="Times New Roman"/>
          </w:rPr>
          <w:delText xml:space="preserve">in pregnancy </w:delText>
        </w:r>
        <w:r w:rsidR="009344BE" w:rsidRPr="00E62980" w:rsidDel="00D10EF6">
          <w:rPr>
            <w:rFonts w:ascii="Times New Roman" w:hAnsi="Times New Roman" w:cs="Times New Roman"/>
          </w:rPr>
          <w:delText xml:space="preserve">can </w:delText>
        </w:r>
        <w:r w:rsidR="00391E0E" w:rsidRPr="00E62980" w:rsidDel="00D10EF6">
          <w:rPr>
            <w:rFonts w:ascii="Times New Roman" w:hAnsi="Times New Roman" w:cs="Times New Roman"/>
          </w:rPr>
          <w:delText xml:space="preserve">often </w:delText>
        </w:r>
        <w:r w:rsidR="00347F2F" w:rsidRPr="00E62980" w:rsidDel="00D10EF6">
          <w:rPr>
            <w:rFonts w:ascii="Times New Roman" w:hAnsi="Times New Roman" w:cs="Times New Roman"/>
          </w:rPr>
          <w:delText xml:space="preserve">result in offspring development of glucose intolerance </w:delText>
        </w:r>
      </w:del>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ins w:id="203" w:author="Molly C. MULCAHY" w:date="2023-05-01T16:32:00Z">
        <w:r w:rsidR="00D10EF6">
          <w:rPr>
            <w:rFonts w:ascii="Times New Roman" w:hAnsi="Times New Roman" w:cs="Times New Roman"/>
          </w:rPr>
          <w:t xml:space="preserve">, overnutrition </w:t>
        </w:r>
      </w:ins>
      <w:ins w:id="204" w:author="Molly C. MULCAHY" w:date="2023-05-01T16:33:00Z">
        <w:r w:rsidR="00D10EF6" w:rsidRPr="00E62980">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ins w:id="205" w:author="Molly C. MULCAHY" w:date="2023-05-01T16:33:00Z">
        <w:r w:rsidR="00D10EF6" w:rsidRPr="00E62980">
          <w:rPr>
            <w:rFonts w:ascii="Times New Roman" w:hAnsi="Times New Roman" w:cs="Times New Roman"/>
          </w:rPr>
          <w:fldChar w:fldCharType="separate"/>
        </w:r>
      </w:ins>
      <w:r w:rsidR="000E1D7F" w:rsidRPr="000E1D7F">
        <w:rPr>
          <w:rFonts w:ascii="Times New Roman" w:hAnsi="Times New Roman" w:cs="Times New Roman"/>
        </w:rPr>
        <w:t>(54, 55)</w:t>
      </w:r>
      <w:ins w:id="206" w:author="Molly C. MULCAHY" w:date="2023-05-01T16:33:00Z">
        <w:r w:rsidR="00D10EF6" w:rsidRPr="00E62980">
          <w:rPr>
            <w:rFonts w:ascii="Times New Roman" w:hAnsi="Times New Roman" w:cs="Times New Roman"/>
          </w:rPr>
          <w:fldChar w:fldCharType="end"/>
        </w:r>
      </w:ins>
      <w:ins w:id="207" w:author="Molly C. MULCAHY" w:date="2023-05-01T16:32:00Z">
        <w:r w:rsidR="00D10EF6">
          <w:rPr>
            <w:rFonts w:ascii="Times New Roman" w:hAnsi="Times New Roman" w:cs="Times New Roman"/>
          </w:rPr>
          <w:t>,</w:t>
        </w:r>
      </w:ins>
      <w:ins w:id="208" w:author="Molly C. MULCAHY" w:date="2023-05-01T16:33:00Z">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ins w:id="209" w:author="Molly C. MULCAHY" w:date="2023-05-01T16:33:00Z">
        <w:r w:rsidR="00D10EF6" w:rsidRPr="00E62980">
          <w:rPr>
            <w:rFonts w:ascii="Times New Roman" w:hAnsi="Times New Roman" w:cs="Times New Roman"/>
          </w:rPr>
          <w:fldChar w:fldCharType="separate"/>
        </w:r>
      </w:ins>
      <w:r w:rsidR="000E1D7F" w:rsidRPr="000E1D7F">
        <w:rPr>
          <w:rFonts w:ascii="Times New Roman" w:hAnsi="Times New Roman" w:cs="Times New Roman"/>
        </w:rPr>
        <w:t>(56, 57)</w:t>
      </w:r>
      <w:ins w:id="210" w:author="Molly C. MULCAHY" w:date="2023-05-01T16:33:00Z">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ins>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ins w:id="211" w:author="Molly C. MULCAHY" w:date="2023-05-01T16:33:00Z">
        <w:r w:rsidR="00D10EF6">
          <w:rPr>
            <w:rFonts w:ascii="Times New Roman" w:hAnsi="Times New Roman" w:cs="Times New Roman"/>
          </w:rPr>
          <w:t xml:space="preserve"> during pregnancy have all been reported to</w:t>
        </w:r>
      </w:ins>
      <w:ins w:id="212" w:author="Molly C. MULCAHY" w:date="2023-05-01T16:34:00Z">
        <w:r w:rsidR="00D10EF6">
          <w:rPr>
            <w:rFonts w:ascii="Times New Roman" w:hAnsi="Times New Roman" w:cs="Times New Roman"/>
          </w:rPr>
          <w:t xml:space="preserve"> induce offspring glucose intolerance</w:t>
        </w:r>
      </w:ins>
      <w:ins w:id="213" w:author="Molly C. MULCAHY" w:date="2023-05-01T16:32:00Z">
        <w:r w:rsidR="00D10EF6">
          <w:rPr>
            <w:rFonts w:ascii="Times New Roman" w:hAnsi="Times New Roman" w:cs="Times New Roman"/>
          </w:rPr>
          <w:t xml:space="preserve"> </w:t>
        </w:r>
      </w:ins>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commentRangeStart w:id="214"/>
      <w:del w:id="215" w:author="Molly C. MULCAHY" w:date="2023-05-01T16:31:00Z">
        <w:r w:rsidR="00B712C4" w:rsidRPr="00E62980" w:rsidDel="00D10EF6">
          <w:rPr>
            <w:rFonts w:ascii="Times New Roman" w:hAnsi="Times New Roman" w:cs="Times New Roman"/>
          </w:rPr>
          <w:delText>M</w:delText>
        </w:r>
      </w:del>
      <w:del w:id="216" w:author="Molly C. MULCAHY" w:date="2023-06-01T11:11:00Z">
        <w:r w:rsidR="00B712C4" w:rsidRPr="00E62980" w:rsidDel="008A78FC">
          <w:rPr>
            <w:rFonts w:ascii="Times New Roman" w:hAnsi="Times New Roman" w:cs="Times New Roman"/>
          </w:rPr>
          <w:delText xml:space="preserve">ale offspring </w:delText>
        </w:r>
      </w:del>
      <w:del w:id="217" w:author="Molly C. MULCAHY" w:date="2023-05-01T16:31:00Z">
        <w:r w:rsidR="00B712C4" w:rsidRPr="00E62980" w:rsidDel="00D10EF6">
          <w:rPr>
            <w:rFonts w:ascii="Times New Roman" w:hAnsi="Times New Roman" w:cs="Times New Roman"/>
          </w:rPr>
          <w:delText xml:space="preserve">who had placental insufficiency </w:delText>
        </w:r>
        <w:r w:rsidR="009344BE" w:rsidRPr="00E62980" w:rsidDel="00D10EF6">
          <w:rPr>
            <w:rFonts w:ascii="Times New Roman" w:hAnsi="Times New Roman" w:cs="Times New Roman"/>
          </w:rPr>
          <w:delText>can develop</w:delText>
        </w:r>
        <w:r w:rsidR="003A6E61" w:rsidRPr="00E62980" w:rsidDel="00D10EF6">
          <w:rPr>
            <w:rFonts w:ascii="Times New Roman" w:hAnsi="Times New Roman" w:cs="Times New Roman"/>
          </w:rPr>
          <w:delText xml:space="preserve"> glucose intolerance</w:delText>
        </w:r>
        <w:r w:rsidR="00B712C4" w:rsidRPr="00E62980" w:rsidDel="00D10EF6">
          <w:rPr>
            <w:rFonts w:ascii="Times New Roman" w:hAnsi="Times New Roman" w:cs="Times New Roman"/>
          </w:rPr>
          <w:delText xml:space="preserve"> </w:delText>
        </w:r>
        <w:r w:rsidR="003A6E61" w:rsidRPr="00E62980" w:rsidDel="00D10EF6">
          <w:rPr>
            <w:rFonts w:ascii="Times New Roman" w:hAnsi="Times New Roman" w:cs="Times New Roman"/>
          </w:rPr>
          <w:delText>in adulthood</w:delText>
        </w:r>
        <w:r w:rsidR="00EC3B68" w:rsidRPr="00E62980" w:rsidDel="00D10EF6">
          <w:rPr>
            <w:rFonts w:ascii="Times New Roman" w:hAnsi="Times New Roman" w:cs="Times New Roman"/>
          </w:rPr>
          <w:delText xml:space="preserve"> </w:delText>
        </w:r>
      </w:del>
      <w:del w:id="218" w:author="Molly C. MULCAHY" w:date="2023-05-01T16:33:00Z">
        <w:r w:rsidR="003A6E61"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delInstrText>
        </w:r>
        <w:r w:rsidR="003A6E61"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0, 51)</w:delText>
        </w:r>
        <w:r w:rsidR="003A6E61" w:rsidRPr="00E62980" w:rsidDel="00D10EF6">
          <w:rPr>
            <w:rFonts w:ascii="Times New Roman" w:hAnsi="Times New Roman" w:cs="Times New Roman"/>
          </w:rPr>
          <w:fldChar w:fldCharType="end"/>
        </w:r>
      </w:del>
      <w:del w:id="219" w:author="Molly C. MULCAHY" w:date="2023-06-01T11:11:00Z">
        <w:r w:rsidR="00C13E8A" w:rsidRPr="00E62980" w:rsidDel="008A78FC">
          <w:rPr>
            <w:rFonts w:ascii="Times New Roman" w:hAnsi="Times New Roman" w:cs="Times New Roman"/>
          </w:rPr>
          <w:delText>,</w:delText>
        </w:r>
        <w:r w:rsidR="00645731" w:rsidRPr="00E62980" w:rsidDel="008A78FC">
          <w:rPr>
            <w:rFonts w:ascii="Times New Roman" w:hAnsi="Times New Roman" w:cs="Times New Roman"/>
          </w:rPr>
          <w:delText xml:space="preserve"> </w:delText>
        </w:r>
      </w:del>
      <w:del w:id="220" w:author="Molly C. MULCAHY" w:date="2023-05-01T16:31:00Z">
        <w:r w:rsidR="009344BE" w:rsidRPr="00E62980" w:rsidDel="00D10EF6">
          <w:rPr>
            <w:rFonts w:ascii="Times New Roman" w:hAnsi="Times New Roman" w:cs="Times New Roman"/>
          </w:rPr>
          <w:delText>so too can</w:delText>
        </w:r>
      </w:del>
      <w:del w:id="221" w:author="Molly C. MULCAHY" w:date="2023-06-01T11:11:00Z">
        <w:r w:rsidR="009344BE" w:rsidRPr="00E62980" w:rsidDel="008A78FC">
          <w:rPr>
            <w:rFonts w:ascii="Times New Roman" w:hAnsi="Times New Roman" w:cs="Times New Roman"/>
          </w:rPr>
          <w:delText xml:space="preserve"> </w:delText>
        </w:r>
      </w:del>
      <w:del w:id="222" w:author="Molly C. MULCAHY" w:date="2023-05-01T16:31:00Z">
        <w:r w:rsidR="009344BE" w:rsidRPr="00E62980" w:rsidDel="00D10EF6">
          <w:rPr>
            <w:rFonts w:ascii="Times New Roman" w:hAnsi="Times New Roman" w:cs="Times New Roman"/>
          </w:rPr>
          <w:delText xml:space="preserve">females </w:delText>
        </w:r>
      </w:del>
      <w:del w:id="223" w:author="Molly C. MULCAHY" w:date="2023-06-01T11:11:00Z">
        <w:r w:rsidR="003A6E61" w:rsidRPr="00E62980" w:rsidDel="008A78FC">
          <w:rPr>
            <w:rFonts w:ascii="Times New Roman" w:hAnsi="Times New Roman" w:cs="Times New Roman"/>
          </w:rPr>
          <w:fldChar w:fldCharType="begin"/>
        </w:r>
        <w:r w:rsidR="00533F88" w:rsidDel="008A78FC">
          <w:rPr>
            <w:rFonts w:ascii="Times New Roman" w:hAnsi="Times New Roman" w:cs="Times New Roman"/>
          </w:rPr>
          <w:delInstrText xml:space="preserve"> ADDIN ZOTERO_ITEM CSL_CITATION {"citationID":"dU0KL1Ya","properties":{"formattedCitation":"(58, 59)","plainCitation":"(58, 59)","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delInstrText>
        </w:r>
        <w:r w:rsidR="003A6E61" w:rsidRPr="00E62980" w:rsidDel="008A78FC">
          <w:rPr>
            <w:rFonts w:ascii="Times New Roman" w:hAnsi="Times New Roman" w:cs="Times New Roman"/>
          </w:rPr>
          <w:fldChar w:fldCharType="separate"/>
        </w:r>
        <w:r w:rsidR="00533F88" w:rsidRPr="00533F88" w:rsidDel="008A78FC">
          <w:rPr>
            <w:rFonts w:ascii="Times New Roman" w:hAnsi="Times New Roman" w:cs="Times New Roman"/>
          </w:rPr>
          <w:delText>(58, 59)</w:delText>
        </w:r>
        <w:r w:rsidR="003A6E61" w:rsidRPr="00E62980" w:rsidDel="008A78FC">
          <w:rPr>
            <w:rFonts w:ascii="Times New Roman" w:hAnsi="Times New Roman" w:cs="Times New Roman"/>
          </w:rPr>
          <w:fldChar w:fldCharType="end"/>
        </w:r>
        <w:r w:rsidR="003A6E61" w:rsidRPr="00E62980" w:rsidDel="008A78FC">
          <w:rPr>
            <w:rFonts w:ascii="Times New Roman" w:hAnsi="Times New Roman" w:cs="Times New Roman"/>
          </w:rPr>
          <w:delText>.</w:delText>
        </w:r>
        <w:r w:rsidR="00720D62" w:rsidRPr="00E62980" w:rsidDel="008A78FC">
          <w:rPr>
            <w:rFonts w:ascii="Times New Roman" w:hAnsi="Times New Roman" w:cs="Times New Roman"/>
          </w:rPr>
          <w:delText xml:space="preserve"> </w:delText>
        </w:r>
        <w:r w:rsidR="00E03F87" w:rsidRPr="00E62980" w:rsidDel="008A78FC">
          <w:rPr>
            <w:rFonts w:ascii="Times New Roman" w:hAnsi="Times New Roman" w:cs="Times New Roman"/>
          </w:rPr>
          <w:delText xml:space="preserve">Maternal overnutrition </w:delText>
        </w:r>
        <w:r w:rsidR="00645731" w:rsidRPr="00E62980" w:rsidDel="008A78FC">
          <w:rPr>
            <w:rFonts w:ascii="Times New Roman" w:hAnsi="Times New Roman" w:cs="Times New Roman"/>
          </w:rPr>
          <w:delText>can also result in males with</w:delText>
        </w:r>
        <w:r w:rsidR="00E03F87" w:rsidRPr="00E62980" w:rsidDel="008A78FC">
          <w:rPr>
            <w:rFonts w:ascii="Times New Roman" w:hAnsi="Times New Roman" w:cs="Times New Roman"/>
          </w:rPr>
          <w:delText xml:space="preserve"> glucose intolerance</w:delText>
        </w:r>
      </w:del>
      <w:del w:id="224" w:author="Molly C. MULCAHY" w:date="2023-05-01T16:32:00Z">
        <w:r w:rsidR="00E03F87" w:rsidRPr="00E62980" w:rsidDel="00D10EF6">
          <w:rPr>
            <w:rFonts w:ascii="Times New Roman" w:hAnsi="Times New Roman" w:cs="Times New Roman"/>
          </w:rPr>
          <w:delText xml:space="preserve"> </w:delText>
        </w:r>
        <w:r w:rsidR="00E03F87"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E03F87"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4, 55)</w:delText>
        </w:r>
        <w:r w:rsidR="00E03F87" w:rsidRPr="00E62980" w:rsidDel="00D10EF6">
          <w:rPr>
            <w:rFonts w:ascii="Times New Roman" w:hAnsi="Times New Roman" w:cs="Times New Roman"/>
          </w:rPr>
          <w:fldChar w:fldCharType="end"/>
        </w:r>
      </w:del>
      <w:del w:id="225" w:author="Molly C. MULCAHY" w:date="2023-06-01T11:11:00Z">
        <w:r w:rsidR="00E03F87" w:rsidRPr="00E62980" w:rsidDel="008A78FC">
          <w:rPr>
            <w:rFonts w:ascii="Times New Roman" w:hAnsi="Times New Roman" w:cs="Times New Roman"/>
          </w:rPr>
          <w:delText xml:space="preserve">. </w:delText>
        </w:r>
        <w:r w:rsidR="00347F2F" w:rsidRPr="00E62980" w:rsidDel="008A78FC">
          <w:rPr>
            <w:rFonts w:ascii="Times New Roman" w:hAnsi="Times New Roman" w:cs="Times New Roman"/>
          </w:rPr>
          <w:delText>Therefore</w:delText>
        </w:r>
        <w:r w:rsidR="00295E79" w:rsidRPr="00E62980" w:rsidDel="008A78FC">
          <w:rPr>
            <w:rFonts w:ascii="Times New Roman" w:hAnsi="Times New Roman" w:cs="Times New Roman"/>
          </w:rPr>
          <w:delText>,</w:delText>
        </w:r>
        <w:r w:rsidR="00347F2F" w:rsidRPr="00E62980" w:rsidDel="008A78FC">
          <w:rPr>
            <w:rFonts w:ascii="Times New Roman" w:hAnsi="Times New Roman" w:cs="Times New Roman"/>
          </w:rPr>
          <w:delText xml:space="preserve"> metabolic effects being limited in the current study to male offspring is consistent with much of the literature, as females </w:delText>
        </w:r>
        <w:r w:rsidR="008B3E44" w:rsidRPr="00E62980" w:rsidDel="008A78FC">
          <w:rPr>
            <w:rFonts w:ascii="Times New Roman" w:hAnsi="Times New Roman" w:cs="Times New Roman"/>
          </w:rPr>
          <w:delText>appear to be less affected</w:delText>
        </w:r>
        <w:r w:rsidR="00347F2F" w:rsidRPr="00E62980" w:rsidDel="008A78FC">
          <w:rPr>
            <w:rFonts w:ascii="Times New Roman" w:hAnsi="Times New Roman" w:cs="Times New Roman"/>
          </w:rPr>
          <w:delText xml:space="preserve">. </w:delText>
        </w:r>
      </w:del>
      <w:del w:id="226" w:author="Molly C. MULCAHY" w:date="2023-06-01T11:12:00Z">
        <w:r w:rsidR="001D6520" w:rsidRPr="00E62980" w:rsidDel="008A78FC">
          <w:rPr>
            <w:rFonts w:ascii="Times New Roman" w:hAnsi="Times New Roman" w:cs="Times New Roman"/>
          </w:rPr>
          <w:delText xml:space="preserve">Of note, these studies routinely find reductions in body weight as early as </w:delText>
        </w:r>
        <w:r w:rsidR="009344BE" w:rsidRPr="00E62980" w:rsidDel="008A78FC">
          <w:rPr>
            <w:rFonts w:ascii="Times New Roman" w:hAnsi="Times New Roman" w:cs="Times New Roman"/>
          </w:rPr>
          <w:delText>day 1 of postnatal life. This is</w:delText>
        </w:r>
        <w:r w:rsidR="001D6520" w:rsidRPr="00E62980" w:rsidDel="008A78FC">
          <w:rPr>
            <w:rFonts w:ascii="Times New Roman" w:hAnsi="Times New Roman" w:cs="Times New Roman"/>
          </w:rPr>
          <w:delText xml:space="preserve"> </w:delText>
        </w:r>
        <w:r w:rsidR="00754AF0" w:rsidRPr="00E62980" w:rsidDel="008A78FC">
          <w:rPr>
            <w:rFonts w:ascii="Times New Roman" w:hAnsi="Times New Roman" w:cs="Times New Roman"/>
          </w:rPr>
          <w:delText>inconsistent with the current study</w:delText>
        </w:r>
        <w:r w:rsidR="00BC2133" w:rsidRPr="00E62980" w:rsidDel="008A78FC">
          <w:rPr>
            <w:rFonts w:ascii="Times New Roman" w:hAnsi="Times New Roman" w:cs="Times New Roman"/>
          </w:rPr>
          <w:delText xml:space="preserve"> where we see no statistical reductions in body weight on either NCD or HFHS</w:delText>
        </w:r>
        <w:r w:rsidR="00754AF0" w:rsidRPr="00E62980" w:rsidDel="008A78FC">
          <w:rPr>
            <w:rFonts w:ascii="Times New Roman" w:hAnsi="Times New Roman" w:cs="Times New Roman"/>
          </w:rPr>
          <w:delText>.</w:delText>
        </w:r>
      </w:del>
      <w:r w:rsidR="00754AF0" w:rsidRPr="00E62980">
        <w:rPr>
          <w:rFonts w:ascii="Times New Roman" w:hAnsi="Times New Roman" w:cs="Times New Roman"/>
        </w:rPr>
        <w:t xml:space="preserve"> </w:t>
      </w:r>
      <w:commentRangeEnd w:id="214"/>
      <w:r w:rsidR="000E1D7F">
        <w:rPr>
          <w:rStyle w:val="CommentReference"/>
        </w:rPr>
        <w:commentReference w:id="214"/>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ins w:id="227" w:author="Molly C. MULCAHY" w:date="2023-06-01T11:12:00Z">
        <w:r w:rsidR="008A78FC">
          <w:rPr>
            <w:rFonts w:ascii="Times New Roman" w:hAnsi="Times New Roman" w:cs="Times New Roman"/>
          </w:rPr>
          <w:t>adverse intrauterine development</w:t>
        </w:r>
      </w:ins>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ins w:id="228" w:author="Molly C. MULCAHY" w:date="2023-06-01T11:12:00Z">
        <w:r w:rsidR="008A78FC">
          <w:rPr>
            <w:rFonts w:ascii="Times New Roman" w:hAnsi="Times New Roman" w:cs="Times New Roman"/>
          </w:rPr>
          <w:t xml:space="preserve">circulating </w:t>
        </w:r>
      </w:ins>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ins w:id="229" w:author="Molly C. MULCAHY" w:date="2023-06-01T11:13:00Z">
        <w:r w:rsidR="00BE410B">
          <w:rPr>
            <w:rFonts w:ascii="Times New Roman" w:hAnsi="Times New Roman" w:cs="Times New Roman"/>
          </w:rPr>
          <w:t>could be attributed to</w:t>
        </w:r>
      </w:ins>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ins w:id="230" w:author="Molly C. MULCAHY" w:date="2023-06-01T11:13:00Z">
        <w:r w:rsidR="00BE410B">
          <w:rPr>
            <w:rFonts w:ascii="Times New Roman" w:hAnsi="Times New Roman" w:cs="Times New Roman"/>
          </w:rPr>
          <w:lastRenderedPageBreak/>
          <w:t>However, without formal experimental evaluation of islet form and funct</w:t>
        </w:r>
      </w:ins>
      <w:ins w:id="231" w:author="Molly C. MULCAHY" w:date="2023-06-01T11:14:00Z">
        <w:r w:rsidR="00BE410B">
          <w:rPr>
            <w:rFonts w:ascii="Times New Roman" w:hAnsi="Times New Roman" w:cs="Times New Roman"/>
          </w:rPr>
          <w:t xml:space="preserve">ion or insulin peripheral insulin signaling, we cannot conclude this is the mechanism for these phenotypic differences in eTRF offspring. </w:t>
        </w:r>
      </w:ins>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ins w:id="232" w:author="Molly C. MULCAHY" w:date="2023-06-01T11:15:00Z">
        <w:r w:rsidR="00BE410B">
          <w:rPr>
            <w:rFonts w:ascii="Times New Roman" w:hAnsi="Times New Roman" w:cs="Times New Roman"/>
          </w:rPr>
          <w:t xml:space="preserve"> intrauterine environment</w:t>
        </w:r>
      </w:ins>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ins w:id="233" w:author="Molly C. MULCAHY" w:date="2023-04-25T15:54:00Z">
        <w:r w:rsidR="00943DE8">
          <w:rPr>
            <w:rFonts w:ascii="Times New Roman" w:hAnsi="Times New Roman" w:cs="Times New Roman"/>
          </w:rPr>
          <w:t xml:space="preserve"> </w:t>
        </w:r>
      </w:ins>
      <w:ins w:id="234" w:author="Molly C. MULCAHY" w:date="2023-05-01T15:55:00Z">
        <w:r w:rsidR="00C4248E">
          <w:rPr>
            <w:rFonts w:ascii="Times New Roman" w:hAnsi="Times New Roman" w:cs="Times New Roman"/>
          </w:rPr>
          <w:t>Our findings bears similarity to the ph</w:t>
        </w:r>
      </w:ins>
      <w:ins w:id="235" w:author="Molly C. MULCAHY" w:date="2023-05-01T15:56:00Z">
        <w:r w:rsidR="00C4248E">
          <w:rPr>
            <w:rFonts w:ascii="Times New Roman" w:hAnsi="Times New Roman" w:cs="Times New Roman"/>
          </w:rPr>
          <w:t>enotype</w:t>
        </w:r>
      </w:ins>
      <w:ins w:id="236" w:author="Molly C. MULCAHY" w:date="2023-05-01T15:55:00Z">
        <w:r w:rsidR="00C4248E">
          <w:rPr>
            <w:rFonts w:ascii="Times New Roman" w:hAnsi="Times New Roman" w:cs="Times New Roman"/>
          </w:rPr>
          <w:t xml:space="preserve"> of </w:t>
        </w:r>
      </w:ins>
      <w:ins w:id="237" w:author="Molly C. MULCAHY" w:date="2023-05-01T15:58:00Z">
        <w:r w:rsidR="00C4248E">
          <w:rPr>
            <w:rFonts w:ascii="Times New Roman" w:hAnsi="Times New Roman" w:cs="Times New Roman"/>
          </w:rPr>
          <w:t xml:space="preserve">adult </w:t>
        </w:r>
      </w:ins>
      <w:ins w:id="238" w:author="Molly C. MULCAHY" w:date="2023-05-01T15:56:00Z">
        <w:r w:rsidR="00C4248E">
          <w:rPr>
            <w:rFonts w:ascii="Times New Roman" w:hAnsi="Times New Roman" w:cs="Times New Roman"/>
          </w:rPr>
          <w:t>offspring</w:t>
        </w:r>
      </w:ins>
      <w:ins w:id="239" w:author="Molly C. MULCAHY" w:date="2023-05-01T15:58:00Z">
        <w:r w:rsidR="00C4248E">
          <w:rPr>
            <w:rFonts w:ascii="Times New Roman" w:hAnsi="Times New Roman" w:cs="Times New Roman"/>
          </w:rPr>
          <w:t xml:space="preserve"> born to</w:t>
        </w:r>
      </w:ins>
      <w:ins w:id="240" w:author="Molly C. MULCAHY" w:date="2023-05-01T15:55:00Z">
        <w:r w:rsidR="00C4248E">
          <w:rPr>
            <w:rFonts w:ascii="Times New Roman" w:hAnsi="Times New Roman" w:cs="Times New Roman"/>
          </w:rPr>
          <w:t xml:space="preserve"> dams</w:t>
        </w:r>
      </w:ins>
      <w:ins w:id="241" w:author="Molly C. MULCAHY" w:date="2023-05-01T15:58:00Z">
        <w:r w:rsidR="00C4248E">
          <w:rPr>
            <w:rFonts w:ascii="Times New Roman" w:hAnsi="Times New Roman" w:cs="Times New Roman"/>
          </w:rPr>
          <w:t xml:space="preserve"> that experienced chronodisruption</w:t>
        </w:r>
      </w:ins>
      <w:ins w:id="242" w:author="Molly C. MULCAHY" w:date="2023-05-01T15:55:00Z">
        <w:r w:rsidR="00C4248E">
          <w:rPr>
            <w:rFonts w:ascii="Times New Roman" w:hAnsi="Times New Roman" w:cs="Times New Roman"/>
          </w:rPr>
          <w:t xml:space="preserve"> during pregnancy</w:t>
        </w:r>
      </w:ins>
      <w:ins w:id="243" w:author="Molly C. MULCAHY" w:date="2023-05-01T15:58:00Z">
        <w:r w:rsidR="00C4248E">
          <w:rPr>
            <w:rFonts w:ascii="Times New Roman" w:hAnsi="Times New Roman" w:cs="Times New Roman"/>
          </w:rPr>
          <w:t xml:space="preserve"> </w:t>
        </w:r>
      </w:ins>
      <w:ins w:id="244" w:author="Molly C. MULCAHY" w:date="2023-05-01T16:03:00Z">
        <w:r w:rsidR="00C4248E">
          <w:rPr>
            <w:rFonts w:ascii="Times New Roman" w:hAnsi="Times New Roman" w:cs="Times New Roman"/>
          </w:rPr>
          <w:t xml:space="preserve">metabolic consequences only manifested after 12 months of age </w:t>
        </w:r>
      </w:ins>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ins w:id="245" w:author="Molly C. MULCAHY" w:date="2023-05-01T15:59:00Z">
        <w:r w:rsidR="00C4248E">
          <w:rPr>
            <w:rFonts w:ascii="Times New Roman" w:hAnsi="Times New Roman" w:cs="Times New Roman"/>
          </w:rPr>
          <w:t>.</w:t>
        </w:r>
      </w:ins>
      <w:ins w:id="246" w:author="Molly C. MULCAHY" w:date="2023-05-01T15:55:00Z">
        <w:r w:rsidR="00C4248E">
          <w:rPr>
            <w:rFonts w:ascii="Times New Roman" w:hAnsi="Times New Roman" w:cs="Times New Roman"/>
          </w:rPr>
          <w:t xml:space="preserve"> </w:t>
        </w:r>
      </w:ins>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5C9C4862"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del w:id="247" w:author="Molly C. MULCAHY" w:date="2023-04-25T15:56:00Z">
        <w:r w:rsidR="00D92043" w:rsidRPr="00E62980" w:rsidDel="00943DE8">
          <w:rPr>
            <w:rFonts w:ascii="Times New Roman" w:hAnsi="Times New Roman" w:cs="Times New Roman"/>
          </w:rPr>
          <w:delText xml:space="preserve"> </w:delText>
        </w:r>
        <w:commentRangeStart w:id="248"/>
        <w:r w:rsidR="009A3FA2" w:rsidRPr="00E62980" w:rsidDel="00943DE8">
          <w:rPr>
            <w:rFonts w:ascii="Times New Roman" w:hAnsi="Times New Roman" w:cs="Times New Roman"/>
          </w:rPr>
          <w:delText>There is</w:delText>
        </w:r>
        <w:r w:rsidR="00966620" w:rsidRPr="00E62980" w:rsidDel="00943DE8">
          <w:rPr>
            <w:rFonts w:ascii="Times New Roman" w:hAnsi="Times New Roman" w:cs="Times New Roman"/>
          </w:rPr>
          <w:delText xml:space="preserve"> recent </w:delText>
        </w:r>
        <w:r w:rsidR="009A3FA2" w:rsidRPr="00E62980" w:rsidDel="00943DE8">
          <w:rPr>
            <w:rFonts w:ascii="Times New Roman" w:hAnsi="Times New Roman" w:cs="Times New Roman"/>
          </w:rPr>
          <w:delText xml:space="preserve">evidence that this could be </w:delText>
        </w:r>
        <w:r w:rsidR="00065731" w:rsidRPr="00E62980" w:rsidDel="00943DE8">
          <w:rPr>
            <w:rFonts w:ascii="Times New Roman" w:hAnsi="Times New Roman" w:cs="Times New Roman"/>
          </w:rPr>
          <w:delText xml:space="preserve">at least partially related to pancreas response to glucose, as </w:delText>
        </w:r>
        <w:r w:rsidR="00065731" w:rsidRPr="00E62980" w:rsidDel="00943DE8">
          <w:rPr>
            <w:rFonts w:ascii="Times New Roman" w:hAnsi="Times New Roman" w:cs="Times New Roman"/>
            <w:i/>
            <w:iCs/>
          </w:rPr>
          <w:lastRenderedPageBreak/>
          <w:delText>in vitro</w:delText>
        </w:r>
        <w:r w:rsidR="00065731" w:rsidRPr="00E62980" w:rsidDel="00943DE8">
          <w:rPr>
            <w:rFonts w:ascii="Times New Roman" w:hAnsi="Times New Roman" w:cs="Times New Roman"/>
          </w:rPr>
          <w:delText xml:space="preserve"> and </w:delText>
        </w:r>
        <w:r w:rsidR="00065731" w:rsidRPr="00E62980" w:rsidDel="00943DE8">
          <w:rPr>
            <w:rFonts w:ascii="Times New Roman" w:hAnsi="Times New Roman" w:cs="Times New Roman"/>
            <w:i/>
            <w:iCs/>
          </w:rPr>
          <w:delText>in vivo</w:delText>
        </w:r>
        <w:r w:rsidR="00065731" w:rsidRPr="00E62980" w:rsidDel="00943DE8">
          <w:rPr>
            <w:rFonts w:ascii="Times New Roman" w:hAnsi="Times New Roman" w:cs="Times New Roman"/>
          </w:rPr>
          <w:delText xml:space="preserve"> assessment of glycemic health were in line with our current findings, though more robust than the GSIS completed in the current study </w:delText>
        </w:r>
        <w:r w:rsidR="00065731"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065731"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16)</w:delText>
        </w:r>
        <w:r w:rsidR="00065731" w:rsidRPr="00E62980" w:rsidDel="00943DE8">
          <w:rPr>
            <w:rFonts w:ascii="Times New Roman" w:hAnsi="Times New Roman" w:cs="Times New Roman"/>
          </w:rPr>
          <w:fldChar w:fldCharType="end"/>
        </w:r>
        <w:r w:rsidR="00065731" w:rsidRPr="00E62980" w:rsidDel="00943DE8">
          <w:rPr>
            <w:rFonts w:ascii="Times New Roman" w:hAnsi="Times New Roman" w:cs="Times New Roman"/>
          </w:rPr>
          <w:delText>.</w:delText>
        </w:r>
        <w:r w:rsidR="00966620" w:rsidRPr="00E62980" w:rsidDel="00943DE8">
          <w:rPr>
            <w:rFonts w:ascii="Times New Roman" w:hAnsi="Times New Roman" w:cs="Times New Roman"/>
          </w:rPr>
          <w:delText xml:space="preserve"> </w:delText>
        </w:r>
        <w:r w:rsidR="00BE7379" w:rsidRPr="00E62980" w:rsidDel="00943DE8">
          <w:rPr>
            <w:rFonts w:ascii="Times New Roman" w:hAnsi="Times New Roman" w:cs="Times New Roman"/>
          </w:rPr>
          <w:delText xml:space="preserve">Intrinsic changes in islet function are also possible. </w:delText>
        </w:r>
        <w:r w:rsidR="005C3BCE" w:rsidRPr="00E62980" w:rsidDel="00943DE8">
          <w:rPr>
            <w:rFonts w:ascii="Times New Roman" w:hAnsi="Times New Roman" w:cs="Times New Roman"/>
          </w:rPr>
          <w:delText>Studies done in adult male animals undergoing TRF with chronod</w:delText>
        </w:r>
        <w:r w:rsidR="00A54854" w:rsidRPr="00E62980" w:rsidDel="00943DE8">
          <w:rPr>
            <w:rFonts w:ascii="Times New Roman" w:hAnsi="Times New Roman" w:cs="Times New Roman"/>
          </w:rPr>
          <w:delText>i</w:delText>
        </w:r>
        <w:r w:rsidR="005C3BCE" w:rsidRPr="00E62980" w:rsidDel="00943DE8">
          <w:rPr>
            <w:rFonts w:ascii="Times New Roman" w:hAnsi="Times New Roman" w:cs="Times New Roman"/>
          </w:rPr>
          <w:delText xml:space="preserve">sruption have also found that </w:delText>
        </w:r>
        <w:r w:rsidR="00D0452A" w:rsidRPr="00E62980" w:rsidDel="00943DE8">
          <w:rPr>
            <w:rFonts w:ascii="Times New Roman" w:hAnsi="Times New Roman" w:cs="Times New Roman"/>
          </w:rPr>
          <w:delText xml:space="preserve">time-restricting food access reduced </w:delText>
        </w:r>
        <w:r w:rsidR="005C3BCE" w:rsidRPr="00E62980" w:rsidDel="00943DE8">
          <w:rPr>
            <w:rFonts w:ascii="Times New Roman" w:hAnsi="Times New Roman" w:cs="Times New Roman"/>
          </w:rPr>
          <w:delText xml:space="preserve">insulin </w:delText>
        </w:r>
        <w:r w:rsidR="00D0452A" w:rsidRPr="00E62980" w:rsidDel="00943DE8">
          <w:rPr>
            <w:rFonts w:ascii="Times New Roman" w:hAnsi="Times New Roman" w:cs="Times New Roman"/>
          </w:rPr>
          <w:delText>production</w:delText>
        </w:r>
        <w:r w:rsidR="00BE7379" w:rsidRPr="00E62980" w:rsidDel="00943DE8">
          <w:rPr>
            <w:rFonts w:ascii="Times New Roman" w:hAnsi="Times New Roman" w:cs="Times New Roman"/>
          </w:rPr>
          <w:delText xml:space="preserve"> with </w:delText>
        </w:r>
        <w:r w:rsidR="005C3BCE" w:rsidRPr="00E62980" w:rsidDel="00943DE8">
          <w:rPr>
            <w:rFonts w:ascii="Times New Roman" w:hAnsi="Times New Roman" w:cs="Times New Roman"/>
          </w:rPr>
          <w:delText xml:space="preserve">secretion most affected (enhanced compared to controls) and found no effect of insulin tolerance </w:delText>
        </w:r>
        <w:r w:rsidR="005C3BCE"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delInstrText>
        </w:r>
        <w:r w:rsidR="005C3BCE"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58)</w:delText>
        </w:r>
        <w:r w:rsidR="005C3BCE" w:rsidRPr="00E62980" w:rsidDel="00943DE8">
          <w:rPr>
            <w:rFonts w:ascii="Times New Roman" w:hAnsi="Times New Roman" w:cs="Times New Roman"/>
          </w:rPr>
          <w:fldChar w:fldCharType="end"/>
        </w:r>
        <w:r w:rsidR="005C3BCE" w:rsidRPr="00E62980" w:rsidDel="00943DE8">
          <w:rPr>
            <w:rFonts w:ascii="Times New Roman" w:hAnsi="Times New Roman" w:cs="Times New Roman"/>
          </w:rPr>
          <w:delText>.</w:delText>
        </w:r>
      </w:del>
      <w:r w:rsidR="00A830B7" w:rsidRPr="00E62980">
        <w:rPr>
          <w:rFonts w:ascii="Times New Roman" w:hAnsi="Times New Roman" w:cs="Times New Roman"/>
        </w:rPr>
        <w:t xml:space="preserve"> </w:t>
      </w:r>
      <w:commentRangeEnd w:id="248"/>
      <w:r w:rsidR="000E1D7F">
        <w:rPr>
          <w:rStyle w:val="CommentReference"/>
        </w:rPr>
        <w:commentReference w:id="248"/>
      </w:r>
      <w:r w:rsidR="00A830B7" w:rsidRPr="00E62980">
        <w:rPr>
          <w:rFonts w:ascii="Times New Roman" w:hAnsi="Times New Roman" w:cs="Times New Roman"/>
        </w:rPr>
        <w:t xml:space="preserve">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49B9C764"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ins w:id="249" w:author="Molly C. MULCAHY" w:date="2023-04-25T15:58:00Z">
        <w:r w:rsidR="00C65877">
          <w:rPr>
            <w:rFonts w:ascii="Times New Roman" w:hAnsi="Times New Roman" w:cs="Times New Roman"/>
          </w:rPr>
          <w:t>we assessed the effect of a dietary insult in young adulthood by switching all animals</w:t>
        </w:r>
      </w:ins>
      <w:ins w:id="250" w:author="Molly C. MULCAHY" w:date="2023-04-25T15:59:00Z">
        <w:r w:rsidR="00C65877">
          <w:rPr>
            <w:rFonts w:ascii="Times New Roman" w:hAnsi="Times New Roman" w:cs="Times New Roman"/>
          </w:rPr>
          <w:t xml:space="preserve"> to HFHS. As such, disentangling the </w:t>
        </w:r>
      </w:ins>
      <w:ins w:id="251" w:author="Molly C. MULCAHY" w:date="2023-04-25T16:00:00Z">
        <w:r w:rsidR="00C65877">
          <w:rPr>
            <w:rFonts w:ascii="Times New Roman" w:hAnsi="Times New Roman" w:cs="Times New Roman"/>
          </w:rPr>
          <w:t xml:space="preserve">effect of HFHS diet from that of aging is not possible in this model. </w:t>
        </w:r>
        <w:r w:rsidR="00E176E8">
          <w:rPr>
            <w:rFonts w:ascii="Times New Roman" w:hAnsi="Times New Roman" w:cs="Times New Roman"/>
          </w:rPr>
          <w:t xml:space="preserve">Finally, </w:t>
        </w:r>
      </w:ins>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ins w:id="252" w:author="Molly C. MULCAHY" w:date="2023-06-01T11:17:00Z">
        <w:r w:rsidR="00FD1CB1" w:rsidRPr="00E62980">
          <w:rPr>
            <w:rFonts w:ascii="Times New Roman" w:hAnsi="Times New Roman" w:cs="Times New Roman"/>
          </w:rPr>
          <w:t>adulthood and</w:t>
        </w:r>
      </w:ins>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ins w:id="253" w:author="Molly C. MULCAHY" w:date="2023-06-01T11:19:00Z">
        <w:r w:rsidR="00FD1CB1">
          <w:rPr>
            <w:rFonts w:ascii="Times New Roman" w:hAnsi="Times New Roman" w:cs="Times New Roman"/>
          </w:rPr>
          <w:t xml:space="preserve"> Our model used healthy, non-obese dams; therefore, we cannot extend</w:t>
        </w:r>
      </w:ins>
      <w:ins w:id="254" w:author="Molly C. MULCAHY" w:date="2023-06-01T11:20:00Z">
        <w:r w:rsidR="00FD1CB1">
          <w:rPr>
            <w:rFonts w:ascii="Times New Roman" w:hAnsi="Times New Roman" w:cs="Times New Roman"/>
          </w:rPr>
          <w:t xml:space="preserve"> the effects of the current study to the context of metabolic syndrome, diabetes, or obesity during pregnancy.</w:t>
        </w:r>
      </w:ins>
      <w:r w:rsidR="000E1D7F">
        <w:rPr>
          <w:rFonts w:ascii="Times New Roman" w:hAnsi="Times New Roman" w:cs="Times New Roman"/>
        </w:rPr>
        <w:t xml:space="preserve"> </w:t>
      </w:r>
      <w:ins w:id="255" w:author="Molly C. MULCAHY" w:date="2023-06-01T11:18:00Z">
        <w:r w:rsidR="00FD1CB1">
          <w:rPr>
            <w:rFonts w:ascii="Times New Roman" w:hAnsi="Times New Roman" w:cs="Times New Roman"/>
          </w:rPr>
          <w:t>Future work</w:t>
        </w:r>
      </w:ins>
      <w:r w:rsidR="00065731" w:rsidRPr="00E62980">
        <w:rPr>
          <w:rFonts w:ascii="Times New Roman" w:hAnsi="Times New Roman" w:cs="Times New Roman"/>
        </w:rPr>
        <w:t xml:space="preserve"> s</w:t>
      </w:r>
      <w:ins w:id="256" w:author="Molly C. MULCAHY" w:date="2023-06-01T11:18:00Z">
        <w:r w:rsidR="00FD1CB1">
          <w:rPr>
            <w:rFonts w:ascii="Times New Roman" w:hAnsi="Times New Roman" w:cs="Times New Roman"/>
          </w:rPr>
          <w:t>hould prioritize</w:t>
        </w:r>
      </w:ins>
      <w:r w:rsidR="000E1D7F">
        <w:rPr>
          <w:rFonts w:ascii="Times New Roman" w:hAnsi="Times New Roman" w:cs="Times New Roman"/>
        </w:rPr>
        <w:t xml:space="preserve"> </w:t>
      </w:r>
      <w:ins w:id="257" w:author="Molly C. MULCAHY" w:date="2023-06-01T11:18:00Z">
        <w:r w:rsidR="00FD1CB1">
          <w:rPr>
            <w:rFonts w:ascii="Times New Roman" w:hAnsi="Times New Roman" w:cs="Times New Roman"/>
          </w:rPr>
          <w:t>assessing the pancreas and islets</w:t>
        </w:r>
      </w:ins>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63EBA0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258" w:author="Molly C. MULCAHY" w:date="2023-04-19T11:11:00Z">
        <w:r w:rsidR="009751A3">
          <w:rPr>
            <w:rFonts w:ascii="Times New Roman" w:hAnsi="Times New Roman" w:cs="Times New Roman"/>
          </w:rPr>
          <w:t xml:space="preserve">; eTRF males = </w:t>
        </w:r>
      </w:ins>
      <w:ins w:id="259" w:author="Molly C. MULCAHY" w:date="2023-04-19T11:14:00Z">
        <w:r w:rsidR="009751A3">
          <w:rPr>
            <w:rFonts w:ascii="Times New Roman" w:hAnsi="Times New Roman" w:cs="Times New Roman"/>
          </w:rPr>
          <w:t xml:space="preserve">9, </w:t>
        </w:r>
      </w:ins>
      <w:ins w:id="260" w:author="Molly C. MULCAHY" w:date="2023-04-19T11:11:00Z">
        <w:r w:rsidR="009751A3">
          <w:rPr>
            <w:rFonts w:ascii="Times New Roman" w:hAnsi="Times New Roman" w:cs="Times New Roman"/>
          </w:rPr>
          <w:t xml:space="preserve">eTRF females = </w:t>
        </w:r>
      </w:ins>
      <w:ins w:id="261" w:author="Molly C. MULCAHY" w:date="2023-04-19T11:14:00Z">
        <w:r w:rsidR="009751A3">
          <w:rPr>
            <w:rFonts w:ascii="Times New Roman" w:hAnsi="Times New Roman" w:cs="Times New Roman"/>
          </w:rPr>
          <w:t xml:space="preserve">17, </w:t>
        </w:r>
      </w:ins>
      <w:ins w:id="262" w:author="Molly C. MULCAHY" w:date="2023-04-19T11:11:00Z">
        <w:r w:rsidR="009751A3">
          <w:rPr>
            <w:rFonts w:ascii="Times New Roman" w:hAnsi="Times New Roman" w:cs="Times New Roman"/>
          </w:rPr>
          <w:t xml:space="preserve">AL males = </w:t>
        </w:r>
      </w:ins>
      <w:ins w:id="263" w:author="Molly C. MULCAHY" w:date="2023-04-19T11:14:00Z">
        <w:r w:rsidR="009751A3">
          <w:rPr>
            <w:rFonts w:ascii="Times New Roman" w:hAnsi="Times New Roman" w:cs="Times New Roman"/>
          </w:rPr>
          <w:t xml:space="preserve">18, </w:t>
        </w:r>
      </w:ins>
      <w:ins w:id="264" w:author="Molly C. MULCAHY" w:date="2023-04-19T11:11:00Z">
        <w:r w:rsidR="009751A3">
          <w:rPr>
            <w:rFonts w:ascii="Times New Roman" w:hAnsi="Times New Roman" w:cs="Times New Roman"/>
          </w:rPr>
          <w:t>AL females =</w:t>
        </w:r>
      </w:ins>
      <w:ins w:id="265"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266" w:author="Molly C. MULCAHY" w:date="2023-04-19T11:14:00Z">
        <w:r w:rsidR="009751A3">
          <w:rPr>
            <w:rFonts w:ascii="Times New Roman" w:hAnsi="Times New Roman" w:cs="Times New Roman"/>
          </w:rPr>
          <w:t xml:space="preserve">; eTRF males = </w:t>
        </w:r>
      </w:ins>
      <w:ins w:id="267" w:author="Molly C. MULCAHY" w:date="2023-04-19T11:15:00Z">
        <w:r w:rsidR="009751A3">
          <w:rPr>
            <w:rFonts w:ascii="Times New Roman" w:hAnsi="Times New Roman" w:cs="Times New Roman"/>
          </w:rPr>
          <w:t>4</w:t>
        </w:r>
      </w:ins>
      <w:ins w:id="268" w:author="Molly C. MULCAHY" w:date="2023-04-19T11:14:00Z">
        <w:r w:rsidR="009751A3">
          <w:rPr>
            <w:rFonts w:ascii="Times New Roman" w:hAnsi="Times New Roman" w:cs="Times New Roman"/>
          </w:rPr>
          <w:t xml:space="preserve">, eTRF females = </w:t>
        </w:r>
      </w:ins>
      <w:ins w:id="269" w:author="Molly C. MULCAHY" w:date="2023-04-19T11:15:00Z">
        <w:r w:rsidR="009751A3">
          <w:rPr>
            <w:rFonts w:ascii="Times New Roman" w:hAnsi="Times New Roman" w:cs="Times New Roman"/>
          </w:rPr>
          <w:t>4</w:t>
        </w:r>
      </w:ins>
      <w:ins w:id="270" w:author="Molly C. MULCAHY" w:date="2023-04-19T11:14:00Z">
        <w:r w:rsidR="009751A3">
          <w:rPr>
            <w:rFonts w:ascii="Times New Roman" w:hAnsi="Times New Roman" w:cs="Times New Roman"/>
          </w:rPr>
          <w:t xml:space="preserve">, AL males = </w:t>
        </w:r>
      </w:ins>
      <w:ins w:id="271" w:author="Molly C. MULCAHY" w:date="2023-04-19T11:15:00Z">
        <w:r w:rsidR="009751A3">
          <w:rPr>
            <w:rFonts w:ascii="Times New Roman" w:hAnsi="Times New Roman" w:cs="Times New Roman"/>
          </w:rPr>
          <w:t>7</w:t>
        </w:r>
      </w:ins>
      <w:ins w:id="272" w:author="Molly C. MULCAHY" w:date="2023-04-19T11:14:00Z">
        <w:r w:rsidR="009751A3">
          <w:rPr>
            <w:rFonts w:ascii="Times New Roman" w:hAnsi="Times New Roman" w:cs="Times New Roman"/>
          </w:rPr>
          <w:t xml:space="preserve">, AL females = </w:t>
        </w:r>
      </w:ins>
      <w:ins w:id="273"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274" w:author="Molly C. MULCAHY" w:date="2023-04-19T11:15:00Z">
        <w:r w:rsidR="009751A3">
          <w:rPr>
            <w:rFonts w:ascii="Times New Roman" w:hAnsi="Times New Roman" w:cs="Times New Roman"/>
          </w:rPr>
          <w:t xml:space="preserve"> ( eTRF males = 9, eTRF females = 18, AL males = 18, AL females = 1</w:t>
        </w:r>
      </w:ins>
      <w:ins w:id="275" w:author="Molly C. MULCAHY" w:date="2023-04-19T11:16:00Z">
        <w:r w:rsidR="009751A3">
          <w:rPr>
            <w:rFonts w:ascii="Times New Roman" w:hAnsi="Times New Roman" w:cs="Times New Roman"/>
          </w:rPr>
          <w:t>8</w:t>
        </w:r>
      </w:ins>
      <w:ins w:id="276"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277" w:author="Molly C. MULCAHY" w:date="2023-04-19T11:16:00Z">
        <w:r w:rsidR="009751A3">
          <w:rPr>
            <w:rFonts w:ascii="Times New Roman" w:hAnsi="Times New Roman" w:cs="Times New Roman"/>
          </w:rPr>
          <w:t>; eTRF males = 4, eTRF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p</w:t>
      </w:r>
      <w:r w:rsidRPr="000915E6">
        <w:rPr>
          <w:rFonts w:ascii="Times New Roman" w:hAnsi="Times New Roman" w:cs="Times New Roman"/>
          <w:vertAlign w:val="subscript"/>
        </w:rPr>
        <w:t>sex</w:t>
      </w:r>
      <w:r>
        <w:rPr>
          <w:rFonts w:ascii="Times New Roman" w:hAnsi="Times New Roman" w:cs="Times New Roman"/>
        </w:rPr>
        <w:t xml:space="preserve"> = 0.00023, p</w:t>
      </w:r>
      <w:r w:rsidRPr="000915E6">
        <w:rPr>
          <w:rFonts w:ascii="Times New Roman" w:hAnsi="Times New Roman" w:cs="Times New Roman"/>
          <w:vertAlign w:val="subscript"/>
        </w:rPr>
        <w:t>diet</w:t>
      </w:r>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Molly C. MULCAHY" w:date="2023-04-25T16:21:00Z" w:initials="MCM">
    <w:p w14:paraId="6D8DABE2" w14:textId="77777777" w:rsidR="00956EE1" w:rsidRDefault="00956EE1" w:rsidP="002C2D5A">
      <w:pPr>
        <w:pStyle w:val="CommentText"/>
      </w:pPr>
      <w:r>
        <w:rPr>
          <w:rStyle w:val="CommentReference"/>
        </w:rPr>
        <w:annotationRef/>
      </w:r>
      <w:r>
        <w:t>Can probably omit</w:t>
      </w:r>
    </w:p>
  </w:comment>
  <w:comment w:id="62"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80"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81" w:author="Molly C. MULCAHY" w:date="2023-06-05T10:50:00Z" w:initials="MCM">
    <w:p w14:paraId="2AD38855" w14:textId="77777777" w:rsidR="00C67A7C" w:rsidRDefault="00C67A7C" w:rsidP="00C522A7">
      <w:pPr>
        <w:pStyle w:val="CommentText"/>
      </w:pPr>
      <w:r>
        <w:rPr>
          <w:rStyle w:val="CommentReference"/>
        </w:rPr>
        <w:annotationRef/>
      </w:r>
      <w:r>
        <w:t>I don't have this information and can't find it on ULAM. Do you have this information?</w:t>
      </w:r>
    </w:p>
  </w:comment>
  <w:comment w:id="154" w:author="Mulcahy, Molly" w:date="2023-04-10T11:52:00Z" w:initials="MM">
    <w:p w14:paraId="57B18403" w14:textId="1021E8D8"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155"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14" w:author="Molly C. MULCAHY" w:date="2023-06-05T11:05:00Z" w:initials="MCM">
    <w:p w14:paraId="0146816C" w14:textId="77777777" w:rsidR="000E1D7F" w:rsidRDefault="000E1D7F" w:rsidP="00690E0F">
      <w:pPr>
        <w:pStyle w:val="CommentText"/>
      </w:pPr>
      <w:r>
        <w:rPr>
          <w:rStyle w:val="CommentReference"/>
        </w:rPr>
        <w:annotationRef/>
      </w:r>
      <w:r>
        <w:t>I tried to consolidate the most important parts of this paragraph above and do so by calling it adverse intrauterine conditions instead of IUGR (because we don't see physical growth restriction). I'm not sure the striketrhough portion is still necessary.</w:t>
      </w:r>
    </w:p>
  </w:comment>
  <w:comment w:id="248" w:author="Molly C. MULCAHY" w:date="2023-06-05T11:08:00Z" w:initials="MCM">
    <w:p w14:paraId="7129DB71" w14:textId="77777777" w:rsidR="000E1D7F" w:rsidRDefault="000E1D7F" w:rsidP="00D63D9A">
      <w:pPr>
        <w:pStyle w:val="CommentText"/>
      </w:pPr>
      <w:r>
        <w:rPr>
          <w:rStyle w:val="CommentReference"/>
        </w:rPr>
        <w:annotationRef/>
      </w:r>
      <w:r>
        <w:t>I think we can omit this.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8DABE2" w15:done="0"/>
  <w15:commentEx w15:paraId="2924DC45" w15:done="0"/>
  <w15:commentEx w15:paraId="3DDEF791" w15:done="0"/>
  <w15:commentEx w15:paraId="2AD38855" w15:paraIdParent="3DDEF791" w15:done="0"/>
  <w15:commentEx w15:paraId="57B18403" w15:done="0"/>
  <w15:commentEx w15:paraId="4DF13717" w15:paraIdParent="57B18403" w15:done="0"/>
  <w15:commentEx w15:paraId="0146816C" w15:done="0"/>
  <w15:commentEx w15:paraId="7129DB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7C6D" w16cex:dateUtc="2023-04-25T21:21:00Z"/>
  <w16cex:commentExtensible w16cex:durableId="27DE6C6E" w16cex:dateUtc="2023-04-10T16:07:00Z"/>
  <w16cex:commentExtensible w16cex:durableId="27DE6D0D" w16cex:dateUtc="2023-04-10T16:10:00Z"/>
  <w16cex:commentExtensible w16cex:durableId="28283C6E" w16cex:dateUtc="2023-06-05T15:50:00Z"/>
  <w16cex:commentExtensible w16cex:durableId="27DE7702" w16cex:dateUtc="2023-04-10T16:52:00Z"/>
  <w16cex:commentExtensible w16cex:durableId="27DE791B" w16cex:dateUtc="2023-04-10T17:01:00Z"/>
  <w16cex:commentExtensible w16cex:durableId="28284010" w16cex:dateUtc="2023-06-05T16:05:00Z"/>
  <w16cex:commentExtensible w16cex:durableId="2828409B" w16cex:dateUtc="2023-06-0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8DABE2" w16cid:durableId="27F27C6D"/>
  <w16cid:commentId w16cid:paraId="2924DC45" w16cid:durableId="27DE6C6E"/>
  <w16cid:commentId w16cid:paraId="3DDEF791" w16cid:durableId="27DE6D0D"/>
  <w16cid:commentId w16cid:paraId="2AD38855" w16cid:durableId="28283C6E"/>
  <w16cid:commentId w16cid:paraId="57B18403" w16cid:durableId="27DE7702"/>
  <w16cid:commentId w16cid:paraId="4DF13717" w16cid:durableId="27DE791B"/>
  <w16cid:commentId w16cid:paraId="0146816C" w16cid:durableId="28284010"/>
  <w16cid:commentId w16cid:paraId="7129DB71" w16cid:durableId="282840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0BFE1" w14:textId="77777777" w:rsidR="00E13246" w:rsidRDefault="00E13246" w:rsidP="00616AD3">
      <w:r>
        <w:separator/>
      </w:r>
    </w:p>
  </w:endnote>
  <w:endnote w:type="continuationSeparator" w:id="0">
    <w:p w14:paraId="58E7F328" w14:textId="77777777" w:rsidR="00E13246" w:rsidRDefault="00E13246"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E06A0" w14:textId="77777777" w:rsidR="00E13246" w:rsidRDefault="00E13246" w:rsidP="00616AD3">
      <w:r>
        <w:separator/>
      </w:r>
    </w:p>
  </w:footnote>
  <w:footnote w:type="continuationSeparator" w:id="0">
    <w:p w14:paraId="63AAC6A2" w14:textId="77777777" w:rsidR="00E13246" w:rsidRDefault="00E13246"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r w:rsidR="00DB2834" w:rsidRPr="00C65822">
      <w:rPr>
        <w:rFonts w:ascii="Times New Roman" w:hAnsi="Times New Roman" w:cs="Times New Roman"/>
      </w:rPr>
      <w:t xml:space="preserve">eTRF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None" w15:userId="Molly C. MULCAHY"/>
  </w15:person>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8</TotalTime>
  <Pages>28</Pages>
  <Words>57181</Words>
  <Characters>325935</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68</cp:revision>
  <dcterms:created xsi:type="dcterms:W3CDTF">2023-04-03T15:43:00Z</dcterms:created>
  <dcterms:modified xsi:type="dcterms:W3CDTF">2023-06-0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